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C723C" w:rsidRPr="006C723C" w:rsidRDefault="00A764EB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t>1921</w:t>
      </w:r>
      <w:r>
        <w:rPr>
          <w:rFonts w:ascii="Kaiti SC" w:eastAsia="Kaiti SC" w:hAnsi="Kaiti SC" w:cs="Times New Roman" w:hint="eastAsia"/>
        </w:rPr>
        <w:t>年</w:t>
      </w:r>
      <w:r w:rsidR="006C723C" w:rsidRPr="006C723C">
        <w:rPr>
          <w:rFonts w:ascii="Kaiti SC" w:eastAsia="Kaiti SC" w:hAnsi="Kaiti SC" w:cs="Times New Roman"/>
        </w:rPr>
        <w:t>Columbus Clark Cockerham</w:t>
      </w:r>
      <w:r w:rsidRPr="006C723C">
        <w:rPr>
          <w:rFonts w:ascii="Kaiti SC" w:eastAsia="Kaiti SC" w:hAnsi="Kaiti SC" w:cs="SimSun" w:hint="eastAsia"/>
        </w:rPr>
        <w:t>出生</w:t>
      </w:r>
      <w:r>
        <w:rPr>
          <w:rFonts w:ascii="Kaiti SC" w:eastAsia="Kaiti SC" w:hAnsi="Kaiti SC" w:cs="SimSun" w:hint="eastAsia"/>
        </w:rPr>
        <w:t>并此后</w:t>
      </w:r>
      <w:r w:rsidR="006C723C" w:rsidRPr="006C723C">
        <w:rPr>
          <w:rFonts w:ascii="Kaiti SC" w:eastAsia="Kaiti SC" w:hAnsi="Kaiti SC" w:cs="SimSun" w:hint="eastAsia"/>
        </w:rPr>
        <w:t>成长于美国北卡罗来纳西部山脉，</w:t>
      </w:r>
      <w:r w:rsidR="006C723C" w:rsidRPr="006C723C">
        <w:rPr>
          <w:rFonts w:ascii="Kaiti SC" w:eastAsia="Kaiti SC" w:hAnsi="Kaiti SC" w:cs="Times New Roman"/>
        </w:rPr>
        <w:t>1943</w:t>
      </w:r>
      <w:r w:rsidR="006C723C" w:rsidRPr="006C723C">
        <w:rPr>
          <w:rFonts w:ascii="Kaiti SC" w:eastAsia="Kaiti SC" w:hAnsi="Kaiti SC" w:cs="SimSun" w:hint="eastAsia"/>
        </w:rPr>
        <w:t>年获得北卡罗莱纳州立学院</w:t>
      </w:r>
      <w:r w:rsidR="001D1D6C" w:rsidRPr="006C723C">
        <w:rPr>
          <w:rFonts w:ascii="Kaiti SC" w:eastAsia="Kaiti SC" w:hAnsi="Kaiti SC" w:cs="SimSun" w:hint="eastAsia"/>
        </w:rPr>
        <w:t>动物生产学位</w:t>
      </w:r>
      <w:r w:rsidR="006C723C" w:rsidRPr="00A764EB">
        <w:rPr>
          <w:rStyle w:val="FootnoteReference"/>
        </w:rPr>
        <w:footnoteReference w:id="1"/>
      </w:r>
      <w:r w:rsidR="006C723C" w:rsidRPr="006C723C">
        <w:rPr>
          <w:rFonts w:ascii="Kaiti SC" w:eastAsia="Kaiti SC" w:hAnsi="Kaiti SC" w:cs="SimSun" w:hint="eastAsia"/>
        </w:rPr>
        <w:t>。毕业后加入美国海军陆战队，随着两颗原子弹爆炸提前</w:t>
      </w:r>
      <w:r w:rsidR="001D1D6C">
        <w:rPr>
          <w:rFonts w:ascii="Kaiti SC" w:eastAsia="Kaiti SC" w:hAnsi="Kaiti SC" w:cs="SimSun" w:hint="eastAsia"/>
        </w:rPr>
        <w:t>结束战斗，</w:t>
      </w:r>
      <w:r w:rsidR="001D1D6C" w:rsidRPr="006C723C">
        <w:rPr>
          <w:rFonts w:ascii="Kaiti SC" w:eastAsia="Kaiti SC" w:hAnsi="Kaiti SC" w:cs="SimSun" w:hint="eastAsia"/>
        </w:rPr>
        <w:t>本要被派往太平洋战场的</w:t>
      </w:r>
      <w:r w:rsidR="001D1D6C" w:rsidRPr="006C723C">
        <w:rPr>
          <w:rFonts w:ascii="Kaiti SC" w:eastAsia="Kaiti SC" w:hAnsi="Kaiti SC" w:cs="Times New Roman"/>
        </w:rPr>
        <w:t>Cockerham</w:t>
      </w:r>
      <w:r w:rsidR="001D1D6C">
        <w:rPr>
          <w:rFonts w:ascii="Kaiti SC" w:eastAsia="Kaiti SC" w:hAnsi="Kaiti SC" w:cs="SimSun" w:hint="eastAsia"/>
        </w:rPr>
        <w:t>复员</w:t>
      </w:r>
      <w:r w:rsidR="006C723C" w:rsidRPr="006C723C">
        <w:rPr>
          <w:rFonts w:ascii="Kaiti SC" w:eastAsia="Kaiti SC" w:hAnsi="Kaiti SC" w:cs="SimSun" w:hint="eastAsia"/>
        </w:rPr>
        <w:t>回到北卡</w:t>
      </w:r>
      <w:r w:rsidR="001D1D6C">
        <w:rPr>
          <w:rFonts w:ascii="Kaiti SC" w:eastAsia="Kaiti SC" w:hAnsi="Kaiti SC" w:cs="SimSun" w:hint="eastAsia"/>
        </w:rPr>
        <w:t>。</w:t>
      </w:r>
      <w:r w:rsidR="006C723C" w:rsidRPr="006C723C">
        <w:rPr>
          <w:rFonts w:ascii="Kaiti SC" w:eastAsia="Kaiti SC" w:hAnsi="Kaiti SC" w:cs="SimSun" w:hint="eastAsia"/>
        </w:rPr>
        <w:t>短暂从事木材经营后</w:t>
      </w:r>
      <w:r w:rsidR="001D1D6C">
        <w:rPr>
          <w:rFonts w:ascii="Kaiti SC" w:eastAsia="Kaiti SC" w:hAnsi="Kaiti SC" w:cs="SimSun" w:hint="eastAsia"/>
        </w:rPr>
        <w:t>，Cockerham</w:t>
      </w:r>
      <w:r w:rsidR="006C723C" w:rsidRPr="006C723C">
        <w:rPr>
          <w:rFonts w:ascii="Kaiti SC" w:eastAsia="Kaiti SC" w:hAnsi="Kaiti SC" w:cs="SimSun" w:hint="eastAsia"/>
        </w:rPr>
        <w:t>在退伍军人法案（</w:t>
      </w:r>
      <w:r w:rsidR="006C723C" w:rsidRPr="006C723C">
        <w:rPr>
          <w:rFonts w:ascii="Kaiti SC" w:eastAsia="Kaiti SC" w:hAnsi="Kaiti SC" w:cs="Times New Roman"/>
        </w:rPr>
        <w:t>G.I. Bill</w:t>
      </w:r>
      <w:r w:rsidR="006C723C" w:rsidRPr="006C723C">
        <w:rPr>
          <w:rFonts w:ascii="Kaiti SC" w:eastAsia="Kaiti SC" w:hAnsi="Kaiti SC" w:cs="SimSun" w:hint="eastAsia"/>
        </w:rPr>
        <w:t>）资助下返回校园，</w:t>
      </w:r>
      <w:r w:rsidR="006C723C" w:rsidRPr="006C723C">
        <w:rPr>
          <w:rFonts w:ascii="Kaiti SC" w:eastAsia="Kaiti SC" w:hAnsi="Kaiti SC" w:cs="Times New Roman"/>
        </w:rPr>
        <w:t>1949</w:t>
      </w:r>
      <w:r w:rsidR="006C723C" w:rsidRPr="006C723C">
        <w:rPr>
          <w:rFonts w:ascii="Kaiti SC" w:eastAsia="Kaiti SC" w:hAnsi="Kaiti SC" w:cs="SimSun" w:hint="eastAsia"/>
        </w:rPr>
        <w:t>年在北卡罗来纳州立大学获得畜牧专业硕士，之后携家眷赴</w:t>
      </w:r>
      <w:r w:rsidR="006C723C" w:rsidRPr="006C723C">
        <w:rPr>
          <w:rFonts w:ascii="Kaiti SC" w:eastAsia="Kaiti SC" w:hAnsi="Kaiti SC" w:cs="Times New Roman"/>
        </w:rPr>
        <w:t>Ames</w:t>
      </w:r>
      <w:r w:rsidR="006C723C" w:rsidRPr="006C723C">
        <w:rPr>
          <w:rFonts w:ascii="Kaiti SC" w:eastAsia="Kaiti SC" w:hAnsi="Kaiti SC" w:cs="SimSun" w:hint="eastAsia"/>
        </w:rPr>
        <w:t>的爱荷华州立学院</w:t>
      </w:r>
      <w:r w:rsidR="007F482B" w:rsidRPr="00A764EB">
        <w:rPr>
          <w:rStyle w:val="FootnoteReference"/>
        </w:rPr>
        <w:footnoteReference w:id="2"/>
      </w:r>
      <w:r w:rsidR="006C723C" w:rsidRPr="006C723C">
        <w:rPr>
          <w:rFonts w:ascii="Kaiti SC" w:eastAsia="Kaiti SC" w:hAnsi="Kaiti SC" w:cs="SimSun" w:hint="eastAsia"/>
        </w:rPr>
        <w:t>，</w:t>
      </w:r>
      <w:r w:rsidR="007F482B">
        <w:rPr>
          <w:rFonts w:ascii="Kaiti SC" w:eastAsia="Kaiti SC" w:hAnsi="Kaiti SC" w:cs="SimSun" w:hint="eastAsia"/>
        </w:rPr>
        <w:t>在</w:t>
      </w:r>
      <w:r w:rsidR="006C723C" w:rsidRPr="006C723C">
        <w:rPr>
          <w:rFonts w:ascii="Kaiti SC" w:eastAsia="Kaiti SC" w:hAnsi="Kaiti SC" w:cs="Times New Roman"/>
        </w:rPr>
        <w:t>Jay Lush</w:t>
      </w:r>
      <w:r w:rsidR="007F482B">
        <w:rPr>
          <w:rFonts w:ascii="Kaiti SC" w:eastAsia="Kaiti SC" w:hAnsi="Kaiti SC" w:cs="Times New Roman" w:hint="eastAsia"/>
        </w:rPr>
        <w:t>指导下</w:t>
      </w:r>
      <w:r w:rsidR="006C723C" w:rsidRPr="006C723C">
        <w:rPr>
          <w:rFonts w:ascii="Kaiti SC" w:eastAsia="Kaiti SC" w:hAnsi="Kaiti SC" w:cs="SimSun" w:hint="eastAsia"/>
        </w:rPr>
        <w:t>获得数量遗传学博士学位</w:t>
      </w:r>
      <w:r w:rsidR="006C723C"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Lush</w:t>
      </w:r>
      <w:r w:rsidRPr="006C723C">
        <w:rPr>
          <w:rFonts w:ascii="Kaiti SC" w:eastAsia="Kaiti SC" w:hAnsi="Kaiti SC" w:cs="SimSun" w:hint="eastAsia"/>
        </w:rPr>
        <w:t>领导下，爱荷华州立大学在数量遗传学理论与实践上高歌猛进。</w:t>
      </w:r>
      <w:r w:rsidRPr="006C723C">
        <w:rPr>
          <w:rFonts w:ascii="Kaiti SC" w:eastAsia="Kaiti SC" w:hAnsi="Kaiti SC" w:cs="Times New Roman"/>
        </w:rPr>
        <w:t>Cockerham</w:t>
      </w:r>
      <w:r w:rsidR="00A764EB">
        <w:rPr>
          <w:rFonts w:ascii="Kaiti SC" w:eastAsia="Kaiti SC" w:hAnsi="Kaiti SC" w:cs="Times New Roman" w:hint="eastAsia"/>
        </w:rPr>
        <w:t>完成于</w:t>
      </w:r>
      <w:r w:rsidRPr="006C723C">
        <w:rPr>
          <w:rFonts w:ascii="Kaiti SC" w:eastAsia="Kaiti SC" w:hAnsi="Kaiti SC" w:cs="Times New Roman"/>
        </w:rPr>
        <w:t>1952</w:t>
      </w:r>
      <w:r w:rsidRPr="006C723C">
        <w:rPr>
          <w:rFonts w:ascii="Kaiti SC" w:eastAsia="Kaiti SC" w:hAnsi="Kaiti SC" w:cs="SimSun" w:hint="eastAsia"/>
        </w:rPr>
        <w:t>年的博士论文涉及</w:t>
      </w:r>
      <w:r w:rsidRPr="006C723C">
        <w:rPr>
          <w:rFonts w:ascii="Kaiti SC" w:eastAsia="Kaiti SC" w:hAnsi="Kaiti SC" w:cs="Times New Roman"/>
        </w:rPr>
        <w:t>Fisher</w:t>
      </w:r>
      <w:r w:rsidRPr="006C723C">
        <w:rPr>
          <w:rFonts w:ascii="Kaiti SC" w:eastAsia="Kaiti SC" w:hAnsi="Kaiti SC" w:cs="SimSun" w:hint="eastAsia"/>
        </w:rPr>
        <w:t>所谓</w:t>
      </w:r>
      <w:r w:rsidR="00A764EB">
        <w:rPr>
          <w:rFonts w:ascii="Kaiti SC" w:eastAsia="Kaiti SC" w:hAnsi="Kaiti SC" w:cs="SimSun" w:hint="eastAsia"/>
        </w:rPr>
        <w:t>的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上位性</w:t>
      </w:r>
      <w:r w:rsidRPr="006C723C">
        <w:rPr>
          <w:rFonts w:ascii="Kaiti SC" w:eastAsia="Kaiti SC" w:hAnsi="Kaiti SC" w:cs="Times New Roman"/>
        </w:rPr>
        <w:t>”(Epistacy)</w:t>
      </w:r>
      <w:r w:rsidRPr="006C723C">
        <w:rPr>
          <w:rFonts w:ascii="Kaiti SC" w:eastAsia="Kaiti SC" w:hAnsi="Kaiti SC" w:cs="SimSun" w:hint="eastAsia"/>
        </w:rPr>
        <w:t>问题，</w:t>
      </w:r>
      <w:r w:rsidR="00A764EB">
        <w:rPr>
          <w:rFonts w:ascii="Kaiti SC" w:eastAsia="Kaiti SC" w:hAnsi="Kaiti SC" w:cs="SimSun" w:hint="eastAsia"/>
        </w:rPr>
        <w:t>彼时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Ames</w:t>
      </w:r>
      <w:r w:rsidRPr="006C723C">
        <w:rPr>
          <w:rFonts w:ascii="Kaiti SC" w:eastAsia="Kaiti SC" w:hAnsi="Kaiti SC" w:cs="SimSun" w:hint="eastAsia"/>
        </w:rPr>
        <w:t>任教后来成为领域内名家的的</w:t>
      </w:r>
      <w:r w:rsidRPr="006C723C">
        <w:rPr>
          <w:rFonts w:ascii="Kaiti SC" w:eastAsia="Kaiti SC" w:hAnsi="Kaiti SC" w:cs="Times New Roman"/>
        </w:rPr>
        <w:t>Oska Kempthorne</w:t>
      </w:r>
      <w:r w:rsidRPr="006C723C">
        <w:rPr>
          <w:rFonts w:ascii="Kaiti SC" w:eastAsia="Kaiti SC" w:hAnsi="Kaiti SC" w:cs="SimSun" w:hint="eastAsia"/>
        </w:rPr>
        <w:t>也在对这个问题展开</w:t>
      </w:r>
      <w:r w:rsidR="00A764EB">
        <w:rPr>
          <w:rFonts w:ascii="Kaiti SC" w:eastAsia="Kaiti SC" w:hAnsi="Kaiti SC" w:cs="SimSun" w:hint="eastAsia"/>
        </w:rPr>
        <w:t>深入</w:t>
      </w:r>
      <w:r w:rsidRPr="006C723C">
        <w:rPr>
          <w:rFonts w:ascii="Kaiti SC" w:eastAsia="Kaiti SC" w:hAnsi="Kaiti SC" w:cs="SimSun" w:hint="eastAsia"/>
        </w:rPr>
        <w:t>研究。</w:t>
      </w:r>
      <w:r w:rsidRPr="006C723C">
        <w:rPr>
          <w:rFonts w:ascii="Kaiti SC" w:eastAsia="Kaiti SC" w:hAnsi="Kaiti SC" w:cs="Times New Roman"/>
        </w:rPr>
        <w:t>1954</w:t>
      </w:r>
      <w:r w:rsidRPr="006C723C">
        <w:rPr>
          <w:rFonts w:ascii="Kaiti SC" w:eastAsia="Kaiti SC" w:hAnsi="Kaiti SC" w:cs="SimSun" w:hint="eastAsia"/>
        </w:rPr>
        <w:t>年，两人发表了各自的独立研究论文</w:t>
      </w:r>
      <w:r w:rsidR="009F7704">
        <w:rPr>
          <w:rFonts w:ascii="Kaiti SC" w:eastAsia="Kaiti SC" w:hAnsi="Kaiti SC" w:cs="SimSun"/>
        </w:rPr>
        <w:fldChar w:fldCharType="begin" w:fldLock="1"/>
      </w:r>
      <w:r w:rsidR="009F7704">
        <w:rPr>
          <w:rFonts w:ascii="Kaiti SC" w:eastAsia="Kaiti SC" w:hAnsi="Kaiti SC" w:cs="SimSun"/>
        </w:rPr>
        <w:instrText>ADDIN CSL_CITATION {"citationItems":[{"id":"ITEM-1","itemData":{"author":[{"dropping-particle":"","family":"Cockerham","given":"C Clark","non-dropping-particle":"","parse-names":false,"suffix":""}],"container-title":"Genetics","id":"ITEM-1","issue":"November","issued":{"date-parts":[["1954"]]},"page":"859-882","title":"An extension of the concept of partitioning of hereditary variance for analysis of covariances among relatives when epistasis is present","type":"article-journal","volume":"39"},"uris":["http://www.mendeley.com/documents/?uuid=f5e0c871-a798-4db0-8e42-692d580993a8"]},{"id":"ITEM-2","itemData":{"ISSN":"0080-4649","PMID":"13224653","author":[{"dropping-particle":"","family":"Kempthorne","given":"O","non-dropping-particle":"","parse-names":false,"suffix":""}],"container-title":"Proceedings of the Royal Society of London. Series B, Biological Sciences","id":"ITEM-2","issue":"910","issued":{"date-parts":[["1954","12","15"]]},"page":"102-13","title":"The correlation between relatives in a random mating population.","type":"article-journal","volume":"143"},"uris":["http://www.mendeley.com/documents/?uuid=a0c673b0-28d0-4b41-bd52-865f8cee107a"]}],"mendeley":{"formattedCitation":"(Cockerham 1954; Kempthorne 1954)","plainTextFormattedCitation":"(Cockerham 1954; Kempthorne 1954)","previouslyFormattedCitation":"(Cockerham 1954; Kempthorne 1954)"},"properties":{"noteIndex":0},"schema":"https://github.com/citation-style-language/schema/raw/master/csl-citation.json"}</w:instrText>
      </w:r>
      <w:r w:rsidR="009F7704">
        <w:rPr>
          <w:rFonts w:ascii="Kaiti SC" w:eastAsia="Kaiti SC" w:hAnsi="Kaiti SC" w:cs="SimSun"/>
        </w:rPr>
        <w:fldChar w:fldCharType="separate"/>
      </w:r>
      <w:r w:rsidR="009F7704" w:rsidRPr="009F7704">
        <w:rPr>
          <w:rFonts w:ascii="Kaiti SC" w:eastAsia="Kaiti SC" w:hAnsi="Kaiti SC" w:cs="SimSun"/>
          <w:noProof/>
        </w:rPr>
        <w:t>(Cockerham 1954; Kempthorne 1954)</w:t>
      </w:r>
      <w:r w:rsidR="009F7704">
        <w:rPr>
          <w:rFonts w:ascii="Kaiti SC" w:eastAsia="Kaiti SC" w:hAnsi="Kaiti SC" w:cs="SimSun"/>
        </w:rPr>
        <w:fldChar w:fldCharType="end"/>
      </w:r>
      <w:r w:rsidRPr="006C723C">
        <w:rPr>
          <w:rFonts w:ascii="Kaiti SC" w:eastAsia="Kaiti SC" w:hAnsi="Kaiti SC" w:cs="SimSun" w:hint="eastAsia"/>
        </w:rPr>
        <w:t>，奠定之后上位性研究的起点。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处理更倾向于在遗传的内蕴结构上架设统计学</w:t>
      </w:r>
      <w:r w:rsidRPr="006C723C">
        <w:rPr>
          <w:rFonts w:ascii="Kaiti SC" w:eastAsia="Kaiti SC" w:hAnsi="Kaiti SC" w:cs="Times New Roman"/>
        </w:rPr>
        <w:t>(Kempthorne</w:t>
      </w:r>
      <w:r w:rsidRPr="006C723C">
        <w:rPr>
          <w:rFonts w:ascii="Kaiti SC" w:eastAsia="Kaiti SC" w:hAnsi="Kaiti SC" w:cs="SimSun" w:hint="eastAsia"/>
        </w:rPr>
        <w:t>的思路似乎正好相反</w:t>
      </w:r>
      <w:r w:rsidRPr="006C723C">
        <w:rPr>
          <w:rFonts w:ascii="Kaiti SC" w:eastAsia="Kaiti SC" w:hAnsi="Kaiti SC" w:cs="Times New Roman"/>
        </w:rPr>
        <w:t>)</w:t>
      </w:r>
      <w:r w:rsidRPr="006C723C">
        <w:rPr>
          <w:rFonts w:ascii="Kaiti SC" w:eastAsia="Kaiti SC" w:hAnsi="Kaiti SC" w:cs="SimSun" w:hint="eastAsia"/>
        </w:rPr>
        <w:t>，将上位性遗传方差分解为加加、加显、显加、显显四个</w:t>
      </w:r>
      <w:r w:rsidR="001D1D6C">
        <w:rPr>
          <w:rFonts w:ascii="Kaiti SC" w:eastAsia="Kaiti SC" w:hAnsi="Kaiti SC" w:cs="SimSun" w:hint="eastAsia"/>
        </w:rPr>
        <w:t>独立的统计</w:t>
      </w:r>
      <w:r w:rsidRPr="006C723C">
        <w:rPr>
          <w:rFonts w:ascii="Kaiti SC" w:eastAsia="Kaiti SC" w:hAnsi="Kaiti SC" w:cs="SimSun" w:hint="eastAsia"/>
        </w:rPr>
        <w:t>分量，这种处理方式需要作者具有直觉上的判断力</w:t>
      </w:r>
      <w:r w:rsidRPr="006C723C">
        <w:rPr>
          <w:rFonts w:ascii="Kaiti SC" w:eastAsia="Kaiti SC" w:hAnsi="Kaiti SC" w:cs="Times New Roman"/>
        </w:rPr>
        <w:t>(</w:t>
      </w:r>
      <w:r w:rsidRPr="006C723C">
        <w:rPr>
          <w:rFonts w:ascii="Kaiti SC" w:eastAsia="Kaiti SC" w:hAnsi="Kaiti SC" w:cs="SimSun" w:hint="eastAsia"/>
        </w:rPr>
        <w:t>或者学术品位</w:t>
      </w:r>
      <w:r w:rsidRPr="006C723C">
        <w:rPr>
          <w:rFonts w:ascii="Kaiti SC" w:eastAsia="Kaiti SC" w:hAnsi="Kaiti SC" w:cs="Times New Roman"/>
        </w:rPr>
        <w:t>)</w:t>
      </w:r>
      <w:r w:rsidRPr="006C723C">
        <w:rPr>
          <w:rFonts w:ascii="Kaiti SC" w:eastAsia="Kaiti SC" w:hAnsi="Kaiti SC" w:cs="SimSun" w:hint="eastAsia"/>
        </w:rPr>
        <w:t>以及极强的逻辑能力，产出的公式往往简约而具有非凡灵性。这篇论文应该是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最早发表的论文，一出道便是巅峰。</w:t>
      </w:r>
      <w:r w:rsidR="00A764EB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SimSun" w:hint="eastAsia"/>
        </w:rPr>
        <w:t>当前遗传学标记</w:t>
      </w:r>
      <w:r w:rsidR="00A764EB">
        <w:rPr>
          <w:rFonts w:ascii="Kaiti SC" w:eastAsia="Kaiti SC" w:hAnsi="Kaiti SC" w:cs="SimSun" w:hint="eastAsia"/>
        </w:rPr>
        <w:t>普遍</w:t>
      </w:r>
      <w:r w:rsidRPr="006C723C">
        <w:rPr>
          <w:rFonts w:ascii="Kaiti SC" w:eastAsia="Kaiti SC" w:hAnsi="Kaiti SC" w:cs="SimSun" w:hint="eastAsia"/>
        </w:rPr>
        <w:t>采用单位点双等位基因的技术特征下，</w:t>
      </w:r>
      <w:r w:rsidRPr="006C723C">
        <w:rPr>
          <w:rFonts w:ascii="Kaiti SC" w:eastAsia="Kaiti SC" w:hAnsi="Kaiti SC" w:cs="Times New Roman"/>
        </w:rPr>
        <w:t>Cockerham</w:t>
      </w:r>
      <w:r w:rsidR="00A764EB">
        <w:rPr>
          <w:rFonts w:ascii="Kaiti SC" w:eastAsia="Kaiti SC" w:hAnsi="Kaiti SC" w:cs="Times New Roman" w:hint="eastAsia"/>
        </w:rPr>
        <w:t>对</w:t>
      </w:r>
      <w:r w:rsidR="00A764EB" w:rsidRPr="006C723C">
        <w:rPr>
          <w:rFonts w:ascii="Kaiti SC" w:eastAsia="Kaiti SC" w:hAnsi="Kaiti SC" w:cs="SimSun" w:hint="eastAsia"/>
        </w:rPr>
        <w:t>上位性</w:t>
      </w:r>
      <w:r w:rsidR="00A764EB">
        <w:rPr>
          <w:rFonts w:ascii="Kaiti SC" w:eastAsia="Kaiti SC" w:hAnsi="Kaiti SC" w:cs="Times New Roman" w:hint="eastAsia"/>
        </w:rPr>
        <w:t>高度</w:t>
      </w:r>
      <w:r w:rsidR="001D1D6C">
        <w:rPr>
          <w:rFonts w:ascii="Kaiti SC" w:eastAsia="Kaiti SC" w:hAnsi="Kaiti SC" w:cs="Times New Roman" w:hint="eastAsia"/>
        </w:rPr>
        <w:t>代数化</w:t>
      </w:r>
      <w:r w:rsidR="00A764EB">
        <w:rPr>
          <w:rFonts w:ascii="Kaiti SC" w:eastAsia="Kaiti SC" w:hAnsi="Kaiti SC" w:cs="Times New Roman" w:hint="eastAsia"/>
        </w:rPr>
        <w:t>的</w:t>
      </w:r>
      <w:r w:rsidRPr="006C723C">
        <w:rPr>
          <w:rFonts w:ascii="Kaiti SC" w:eastAsia="Kaiti SC" w:hAnsi="Kaiti SC" w:cs="SimSun" w:hint="eastAsia"/>
        </w:rPr>
        <w:t>处理方式</w:t>
      </w:r>
      <w:r w:rsidR="001D1D6C">
        <w:rPr>
          <w:rFonts w:ascii="Kaiti SC" w:eastAsia="Kaiti SC" w:hAnsi="Kaiti SC" w:cs="SimSun" w:hint="eastAsia"/>
        </w:rPr>
        <w:t>明显</w:t>
      </w:r>
      <w:r w:rsidRPr="006C723C">
        <w:rPr>
          <w:rFonts w:ascii="Kaiti SC" w:eastAsia="Kaiti SC" w:hAnsi="Kaiti SC" w:cs="SimSun" w:hint="eastAsia"/>
        </w:rPr>
        <w:t>优于</w:t>
      </w:r>
      <w:r w:rsidRPr="006C723C">
        <w:rPr>
          <w:rFonts w:ascii="Kaiti SC" w:eastAsia="Kaiti SC" w:hAnsi="Kaiti SC" w:cs="Times New Roman"/>
        </w:rPr>
        <w:t>Kempthorne</w:t>
      </w:r>
      <w:r w:rsidR="001D1D6C">
        <w:rPr>
          <w:rFonts w:ascii="Kaiti SC" w:eastAsia="Kaiti SC" w:hAnsi="Kaiti SC" w:cs="Times New Roman" w:hint="eastAsia"/>
        </w:rPr>
        <w:t>的方法</w:t>
      </w:r>
      <w:r w:rsidRPr="006C723C">
        <w:rPr>
          <w:rFonts w:ascii="Kaiti SC" w:eastAsia="Kaiti SC" w:hAnsi="Kaiti SC" w:cs="SimSun" w:hint="eastAsia"/>
        </w:rPr>
        <w:t>，不但更适宜于目前矩阵化处理遗传学数据的趋势，而且</w:t>
      </w:r>
      <w:r w:rsidR="001D1D6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SimSun" w:hint="eastAsia"/>
        </w:rPr>
        <w:t>处理复杂群体结构也</w:t>
      </w:r>
      <w:r w:rsidR="001D1D6C">
        <w:rPr>
          <w:rFonts w:ascii="Kaiti SC" w:eastAsia="Kaiti SC" w:hAnsi="Kaiti SC" w:cs="SimSun" w:hint="eastAsia"/>
        </w:rPr>
        <w:t>具有</w:t>
      </w:r>
      <w:r w:rsidR="009F7704">
        <w:rPr>
          <w:rFonts w:ascii="Kaiti SC" w:eastAsia="Kaiti SC" w:hAnsi="Kaiti SC" w:cs="SimSun" w:hint="eastAsia"/>
        </w:rPr>
        <w:t>充足的</w:t>
      </w:r>
      <w:r w:rsidR="001D1D6C">
        <w:rPr>
          <w:rFonts w:ascii="Kaiti SC" w:eastAsia="Kaiti SC" w:hAnsi="Kaiti SC" w:cs="SimSun" w:hint="eastAsia"/>
        </w:rPr>
        <w:t>发挥空间</w:t>
      </w:r>
      <w:r w:rsidRPr="006C723C">
        <w:rPr>
          <w:rFonts w:ascii="Kaiti SC" w:eastAsia="Kaiti SC" w:hAnsi="Kaiti SC" w:cs="Times New Roman"/>
        </w:rPr>
        <w:t>—</w:t>
      </w:r>
      <w:r w:rsidRPr="006C723C">
        <w:rPr>
          <w:rFonts w:ascii="Kaiti SC" w:eastAsia="Kaiti SC" w:hAnsi="Kaiti SC" w:cs="SimSun" w:hint="eastAsia"/>
        </w:rPr>
        <w:t>虽然统计技术上并不</w:t>
      </w:r>
      <w:r w:rsidR="009F7704">
        <w:rPr>
          <w:rFonts w:ascii="Kaiti SC" w:eastAsia="Kaiti SC" w:hAnsi="Kaiti SC" w:cs="SimSun" w:hint="eastAsia"/>
        </w:rPr>
        <w:t>那么</w:t>
      </w:r>
      <w:r w:rsidRPr="006C723C">
        <w:rPr>
          <w:rFonts w:ascii="Kaiti SC" w:eastAsia="Kaiti SC" w:hAnsi="Kaiti SC" w:cs="SimSun" w:hint="eastAsia"/>
        </w:rPr>
        <w:t>容易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9F7704" w:rsidP="006C723C">
      <w:pPr>
        <w:rPr>
          <w:rFonts w:ascii="Kaiti SC" w:eastAsia="Kaiti SC" w:hAnsi="Kaiti SC" w:cs="Times New Roman"/>
        </w:rPr>
      </w:pPr>
      <w:r>
        <w:rPr>
          <w:rFonts w:ascii="Kaiti SC" w:eastAsia="Kaiti SC" w:hAnsi="Kaiti SC" w:cs="SimSun" w:hint="eastAsia"/>
        </w:rPr>
        <w:t>Cockerham</w:t>
      </w:r>
      <w:r w:rsidR="006C723C" w:rsidRPr="006C723C">
        <w:rPr>
          <w:rFonts w:ascii="Kaiti SC" w:eastAsia="Kaiti SC" w:hAnsi="Kaiti SC" w:cs="SimSun" w:hint="eastAsia"/>
        </w:rPr>
        <w:t>的另外一大贡献是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统计量的构建。如果</w:t>
      </w:r>
      <w:r>
        <w:rPr>
          <w:rFonts w:ascii="Kaiti SC" w:eastAsia="Kaiti SC" w:hAnsi="Kaiti SC" w:cs="Times New Roman" w:hint="eastAsia"/>
        </w:rPr>
        <w:t>他</w:t>
      </w:r>
      <w:r w:rsidR="006C723C" w:rsidRPr="006C723C">
        <w:rPr>
          <w:rFonts w:ascii="Kaiti SC" w:eastAsia="Kaiti SC" w:hAnsi="Kaiti SC" w:cs="SimSun" w:hint="eastAsia"/>
        </w:rPr>
        <w:t>上位性的论文承自</w:t>
      </w:r>
      <w:r w:rsidR="006C723C" w:rsidRPr="006C723C">
        <w:rPr>
          <w:rFonts w:ascii="Kaiti SC" w:eastAsia="Kaiti SC" w:hAnsi="Kaiti SC" w:cs="Times New Roman"/>
        </w:rPr>
        <w:t>Fisher</w:t>
      </w:r>
      <w:r w:rsidR="006C723C" w:rsidRPr="006C723C">
        <w:rPr>
          <w:rFonts w:ascii="Kaiti SC" w:eastAsia="Kaiti SC" w:hAnsi="Kaiti SC" w:cs="SimSun" w:hint="eastAsia"/>
        </w:rPr>
        <w:t>，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研究思路则源自遗传学另外一个先贤</w:t>
      </w:r>
      <w:r w:rsidR="006C723C" w:rsidRPr="006C723C">
        <w:rPr>
          <w:rFonts w:ascii="Kaiti SC" w:eastAsia="Kaiti SC" w:hAnsi="Kaiti SC" w:cs="Times New Roman"/>
        </w:rPr>
        <w:t>Sewall Wright</w:t>
      </w:r>
      <w:r w:rsidR="006C723C" w:rsidRPr="006C723C">
        <w:rPr>
          <w:rFonts w:ascii="Kaiti SC" w:eastAsia="Kaiti SC" w:hAnsi="Kaiti SC" w:cs="SimSun" w:hint="eastAsia"/>
        </w:rPr>
        <w:t>。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关于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最早的论文发表于</w:t>
      </w:r>
      <w:r w:rsidR="006C723C" w:rsidRPr="006C723C">
        <w:rPr>
          <w:rFonts w:ascii="Kaiti SC" w:eastAsia="Kaiti SC" w:hAnsi="Kaiti SC" w:cs="Times New Roman"/>
        </w:rPr>
        <w:t>1967</w:t>
      </w:r>
      <w:r w:rsidR="006C723C" w:rsidRPr="006C723C">
        <w:rPr>
          <w:rFonts w:ascii="Kaiti SC" w:eastAsia="Kaiti SC" w:hAnsi="Kaiti SC" w:cs="SimSun" w:hint="eastAsia"/>
        </w:rPr>
        <w:t>年</w:t>
      </w:r>
      <w:r>
        <w:rPr>
          <w:rFonts w:ascii="Kaiti SC" w:eastAsia="Kaiti SC" w:hAnsi="Kaiti SC" w:cs="SimSun"/>
        </w:rPr>
        <w:fldChar w:fldCharType="begin" w:fldLock="1"/>
      </w:r>
      <w:r>
        <w:rPr>
          <w:rFonts w:ascii="Kaiti SC" w:eastAsia="Kaiti SC" w:hAnsi="Kaiti SC" w:cs="SimSun"/>
        </w:rPr>
        <w:instrText>ADDIN CSL_CITATION {"citationItems":[{"id":"ITEM-1","itemData":{"ISSN":"0016-6731","PMID":"6035597","author":[{"dropping-particle":"","family":"Cockerham","given":"C C","non-dropping-particle":"","parse-names":false,"suffix":""}],"container-title":"Genetics","id":"ITEM-1","issue":"1","issued":{"date-parts":[["1967","5"]]},"page":"89-104","title":"Group inbreeding and coancestry.","type":"article-journal","volume":"56"},"uris":["http://www.mendeley.com/documents/?uuid=a7c9f546-354d-409b-9f95-178d57f8d3c6"]}],"mendeley":{"formattedCitation":"(Cockerham 1967)","plainTextFormattedCitation":"(Cockerham 1967)","previouslyFormattedCitation":"(Cockerham 1967)"},"properties":{"noteIndex":0},"schema":"https://github.com/citation-style-language/schema/raw/master/csl-citation.json"}</w:instrText>
      </w:r>
      <w:r>
        <w:rPr>
          <w:rFonts w:ascii="Kaiti SC" w:eastAsia="Kaiti SC" w:hAnsi="Kaiti SC" w:cs="SimSun"/>
        </w:rPr>
        <w:fldChar w:fldCharType="separate"/>
      </w:r>
      <w:r w:rsidRPr="009F7704">
        <w:rPr>
          <w:rFonts w:ascii="Kaiti SC" w:eastAsia="Kaiti SC" w:hAnsi="Kaiti SC" w:cs="SimSun"/>
          <w:noProof/>
        </w:rPr>
        <w:t>(Cockerham 1967)</w:t>
      </w:r>
      <w:r>
        <w:rPr>
          <w:rFonts w:ascii="Kaiti SC" w:eastAsia="Kaiti SC" w:hAnsi="Kaiti SC" w:cs="SimSun"/>
        </w:rPr>
        <w:fldChar w:fldCharType="end"/>
      </w:r>
      <w:r w:rsidR="006C723C" w:rsidRPr="006C723C">
        <w:rPr>
          <w:rFonts w:ascii="Kaiti SC" w:eastAsia="Kaiti SC" w:hAnsi="Kaiti SC" w:cs="SimSun" w:hint="eastAsia"/>
        </w:rPr>
        <w:t>，</w:t>
      </w:r>
      <w:r w:rsidR="006C723C" w:rsidRPr="006C723C">
        <w:rPr>
          <w:rFonts w:ascii="Kaiti SC" w:eastAsia="Kaiti SC" w:hAnsi="Kaiti SC" w:cs="Times New Roman"/>
        </w:rPr>
        <w:t>1984</w:t>
      </w:r>
      <w:r w:rsidR="006C723C" w:rsidRPr="006C723C">
        <w:rPr>
          <w:rFonts w:ascii="Kaiti SC" w:eastAsia="Kaiti SC" w:hAnsi="Kaiti SC" w:cs="SimSun" w:hint="eastAsia"/>
        </w:rPr>
        <w:t>年与</w:t>
      </w:r>
      <w:r w:rsidR="006C723C" w:rsidRPr="006C723C">
        <w:rPr>
          <w:rFonts w:ascii="Kaiti SC" w:eastAsia="Kaiti SC" w:hAnsi="Kaiti SC" w:cs="Times New Roman"/>
        </w:rPr>
        <w:t>Bruce Weir</w:t>
      </w:r>
      <w:r w:rsidR="006C723C" w:rsidRPr="006C723C">
        <w:rPr>
          <w:rFonts w:ascii="Kaiti SC" w:eastAsia="Kaiti SC" w:hAnsi="Kaiti SC" w:cs="SimSun" w:hint="eastAsia"/>
        </w:rPr>
        <w:t>发表在</w:t>
      </w:r>
      <w:r w:rsidR="006C723C" w:rsidRPr="006C723C">
        <w:rPr>
          <w:rFonts w:ascii="Kaiti SC" w:eastAsia="Kaiti SC" w:hAnsi="Kaiti SC" w:cs="Times New Roman"/>
        </w:rPr>
        <w:t>Evolution</w:t>
      </w:r>
      <w:r w:rsidR="006C723C" w:rsidRPr="006C723C">
        <w:rPr>
          <w:rFonts w:ascii="Kaiti SC" w:eastAsia="Kaiti SC" w:hAnsi="Kaiti SC" w:cs="SimSun" w:hint="eastAsia"/>
        </w:rPr>
        <w:t>的论文则是这一持续十几年研究工作的总结</w:t>
      </w:r>
      <w:r>
        <w:rPr>
          <w:rFonts w:ascii="Kaiti SC" w:eastAsia="Kaiti SC" w:hAnsi="Kaiti SC" w:cs="SimSun"/>
        </w:rPr>
        <w:fldChar w:fldCharType="begin" w:fldLock="1"/>
      </w:r>
      <w:r>
        <w:rPr>
          <w:rFonts w:ascii="Kaiti SC" w:eastAsia="Kaiti SC" w:hAnsi="Kaiti SC" w:cs="SimSun"/>
        </w:rPr>
        <w:instrText>ADDIN CSL_CITATION {"citationItems":[{"id":"ITEM-1","itemData":{"author":[{"dropping-particle":"","family":"Weir","given":"B S","non-dropping-particle":"","parse-names":false,"suffix":""},{"dropping-particle":"","family":"Cockerham","given":"C Clark","non-dropping-particle":"","parse-names":false,"suffix":""}],"container-title":"Evolution","id":"ITEM-1","issue":"6","issued":{"date-parts":[["1984"]]},"note":"From Duplicate 2 ( \n\n\n\n\n\n\n\n\n\n\n\n\n\n\n\n\n\n\n\n\n\n\n\n\n\n\n\n\n\n\n\n\n\n\n\n\n\n\n\n\n\n\n\n\n\n\n\n\n\n\n\n\n\nEstimating F-Statistics for the Analysis of Population Structure\n\n\n\n\n\n\n\n\n\n\n\n\n\n\n\n\n\n\n\n\n\n\n\n\n\n\n\n\n\n\n\n\n\n\n\n\n\n\n\n\n\n\n\n\n\n\n\n\n\n\n\n\n\n- Weir, B . S .; Cockerham, C . Clark )\n\n\n\n\n\n\n\n\n\n\n\n\n\n\n\n","page":"1358-1370","title":"Estimating F-statistics for the analysis of population structure","type":"article-journal","volume":"38"},"uris":["http://www.mendeley.com/documents/?uuid=9e95acd3-addd-46e5-ba59-06b5d6ca7077"]}],"mendeley":{"formattedCitation":"(Weir and Cockerham 1984)","plainTextFormattedCitation":"(Weir and Cockerham 1984)"},"properties":{"noteIndex":0},"schema":"https://github.com/citation-style-language/schema/raw/master/csl-citation.json"}</w:instrText>
      </w:r>
      <w:r>
        <w:rPr>
          <w:rFonts w:ascii="Kaiti SC" w:eastAsia="Kaiti SC" w:hAnsi="Kaiti SC" w:cs="SimSun"/>
        </w:rPr>
        <w:fldChar w:fldCharType="separate"/>
      </w:r>
      <w:r w:rsidRPr="009F7704">
        <w:rPr>
          <w:rFonts w:ascii="Kaiti SC" w:eastAsia="Kaiti SC" w:hAnsi="Kaiti SC" w:cs="SimSun"/>
          <w:noProof/>
        </w:rPr>
        <w:t>(Weir and Cockerham 1984)</w:t>
      </w:r>
      <w:r>
        <w:rPr>
          <w:rFonts w:ascii="Kaiti SC" w:eastAsia="Kaiti SC" w:hAnsi="Kaiti SC" w:cs="SimSun"/>
        </w:rPr>
        <w:fldChar w:fldCharType="end"/>
      </w:r>
      <w:r w:rsidR="006C723C" w:rsidRPr="006C723C">
        <w:rPr>
          <w:rFonts w:ascii="Kaiti SC" w:eastAsia="Kaiti SC" w:hAnsi="Kaiti SC" w:cs="SimSun" w:hint="eastAsia"/>
        </w:rPr>
        <w:t>。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在厘清和构建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的过程中，主要依赖指示变量技术（通俗讲，类似在统计分析中引入了</w:t>
      </w:r>
      <w:r w:rsidR="006C723C" w:rsidRPr="006C723C">
        <w:rPr>
          <w:rFonts w:ascii="Kaiti SC" w:eastAsia="Kaiti SC" w:hAnsi="Kaiti SC" w:cs="Times New Roman"/>
        </w:rPr>
        <w:t>“</w:t>
      </w:r>
      <w:r w:rsidR="006C723C" w:rsidRPr="006C723C">
        <w:rPr>
          <w:rFonts w:ascii="Kaiti SC" w:eastAsia="Kaiti SC" w:hAnsi="Kaiti SC" w:cs="SimSun" w:hint="eastAsia"/>
        </w:rPr>
        <w:t>同位素示踪技术</w:t>
      </w:r>
      <w:r w:rsidR="006C723C" w:rsidRPr="006C723C">
        <w:rPr>
          <w:rFonts w:ascii="Kaiti SC" w:eastAsia="Kaiti SC" w:hAnsi="Kaiti SC" w:cs="Times New Roman"/>
        </w:rPr>
        <w:t>”</w:t>
      </w:r>
      <w:r w:rsidR="006C723C" w:rsidRPr="006C723C">
        <w:rPr>
          <w:rFonts w:ascii="Kaiti SC" w:eastAsia="Kaiti SC" w:hAnsi="Kaiti SC" w:cs="SimSun" w:hint="eastAsia"/>
        </w:rPr>
        <w:t>）。指示变量几乎等价于</w:t>
      </w:r>
      <w:r>
        <w:rPr>
          <w:rFonts w:ascii="Kaiti SC" w:eastAsia="Kaiti SC" w:hAnsi="Kaiti SC" w:cs="SimSun" w:hint="eastAsia"/>
        </w:rPr>
        <w:t>法国</w:t>
      </w:r>
      <w:r w:rsidR="006C723C" w:rsidRPr="006C723C">
        <w:rPr>
          <w:rFonts w:ascii="Kaiti SC" w:eastAsia="Kaiti SC" w:hAnsi="Kaiti SC" w:cs="SimSun" w:hint="eastAsia"/>
        </w:rPr>
        <w:t>理论群体遗传学家</w:t>
      </w:r>
      <w:r w:rsidR="006C723C" w:rsidRPr="006C723C">
        <w:rPr>
          <w:rFonts w:ascii="Kaiti SC" w:eastAsia="Kaiti SC" w:hAnsi="Kaiti SC" w:cs="Times New Roman"/>
        </w:rPr>
        <w:t>Gustave Malecot</w:t>
      </w:r>
      <w:r>
        <w:rPr>
          <w:rFonts w:ascii="Kaiti SC" w:eastAsia="Kaiti SC" w:hAnsi="Kaiti SC" w:cs="SimSun" w:hint="eastAsia"/>
        </w:rPr>
        <w:t>发展</w:t>
      </w:r>
      <w:r w:rsidR="006C723C" w:rsidRPr="006C723C">
        <w:rPr>
          <w:rFonts w:ascii="Kaiti SC" w:eastAsia="Kaiti SC" w:hAnsi="Kaiti SC" w:cs="SimSun" w:hint="eastAsia"/>
        </w:rPr>
        <w:t>的</w:t>
      </w:r>
      <w:r w:rsidR="006C723C" w:rsidRPr="006C723C">
        <w:rPr>
          <w:rFonts w:ascii="Kaiti SC" w:eastAsia="Kaiti SC" w:hAnsi="Kaiti SC" w:cs="Times New Roman"/>
        </w:rPr>
        <w:t>identity by descent</w:t>
      </w:r>
      <w:r w:rsidRPr="00A764EB">
        <w:rPr>
          <w:rStyle w:val="FootnoteReference"/>
        </w:rPr>
        <w:footnoteReference w:id="3"/>
      </w:r>
      <w:r w:rsidR="006C723C" w:rsidRPr="006C723C">
        <w:rPr>
          <w:rFonts w:ascii="Kaiti SC" w:eastAsia="Kaiti SC" w:hAnsi="Kaiti SC" w:cs="SimSun" w:hint="eastAsia"/>
        </w:rPr>
        <w:t>，而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将</w:t>
      </w:r>
      <w:r w:rsidR="006C723C" w:rsidRPr="006C723C">
        <w:rPr>
          <w:rFonts w:ascii="Kaiti SC" w:eastAsia="Kaiti SC" w:hAnsi="Kaiti SC" w:cs="Times New Roman"/>
        </w:rPr>
        <w:t>IBD</w:t>
      </w:r>
      <w:r w:rsidR="006C723C" w:rsidRPr="006C723C">
        <w:rPr>
          <w:rFonts w:ascii="Kaiti SC" w:eastAsia="Kaiti SC" w:hAnsi="Kaiti SC" w:cs="SimSun" w:hint="eastAsia"/>
        </w:rPr>
        <w:t>彻底</w:t>
      </w:r>
      <w:r w:rsidR="00A764EB">
        <w:rPr>
          <w:rFonts w:ascii="Kaiti SC" w:eastAsia="Kaiti SC" w:hAnsi="Kaiti SC" w:cs="SimSun" w:hint="eastAsia"/>
        </w:rPr>
        <w:t>贯彻</w:t>
      </w:r>
      <w:r w:rsidR="006C723C" w:rsidRPr="006C723C">
        <w:rPr>
          <w:rFonts w:ascii="Kaiti SC" w:eastAsia="Kaiti SC" w:hAnsi="Kaiti SC" w:cs="SimSun" w:hint="eastAsia"/>
        </w:rPr>
        <w:t>于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研究，将群体基因频率变异剖分为个体内、群体内</w:t>
      </w:r>
      <w:r>
        <w:rPr>
          <w:rFonts w:ascii="Kaiti SC" w:eastAsia="Kaiti SC" w:hAnsi="Kaiti SC" w:cs="SimSun" w:hint="eastAsia"/>
          <w:lang w:val="en-AU"/>
        </w:rPr>
        <w:t>、</w:t>
      </w:r>
      <w:r w:rsidR="006C723C" w:rsidRPr="006C723C">
        <w:rPr>
          <w:rFonts w:ascii="Kaiti SC" w:eastAsia="Kaiti SC" w:hAnsi="Kaiti SC" w:cs="SimSun" w:hint="eastAsia"/>
        </w:rPr>
        <w:t>和群体间三个分量。相比上位性的工作，</w:t>
      </w:r>
      <w:r w:rsidR="006C723C" w:rsidRPr="006C723C">
        <w:rPr>
          <w:rFonts w:ascii="Kaiti SC" w:eastAsia="Kaiti SC" w:hAnsi="Kaiti SC" w:cs="Times New Roman"/>
        </w:rPr>
        <w:t>Cockham</w:t>
      </w:r>
      <w:r w:rsidR="006C723C" w:rsidRPr="006C723C">
        <w:rPr>
          <w:rFonts w:ascii="Kaiti SC" w:eastAsia="Kaiti SC" w:hAnsi="Kaiti SC" w:cs="SimSun" w:hint="eastAsia"/>
        </w:rPr>
        <w:t>在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方面的成就</w:t>
      </w:r>
      <w:r>
        <w:rPr>
          <w:rFonts w:ascii="Kaiti SC" w:eastAsia="Kaiti SC" w:hAnsi="Kaiti SC" w:cs="SimSun" w:hint="eastAsia"/>
        </w:rPr>
        <w:t>目前</w:t>
      </w:r>
      <w:r w:rsidR="006C723C" w:rsidRPr="006C723C">
        <w:rPr>
          <w:rFonts w:ascii="Kaiti SC" w:eastAsia="Kaiti SC" w:hAnsi="Kaiti SC" w:cs="SimSun" w:hint="eastAsia"/>
        </w:rPr>
        <w:t>更广为所知，发表在</w:t>
      </w:r>
      <w:r w:rsidR="006C723C" w:rsidRPr="006C723C">
        <w:rPr>
          <w:rFonts w:ascii="Kaiti SC" w:eastAsia="Kaiti SC" w:hAnsi="Kaiti SC" w:cs="Times New Roman"/>
        </w:rPr>
        <w:t>Evolution</w:t>
      </w:r>
      <w:r w:rsidR="006C723C" w:rsidRPr="006C723C">
        <w:rPr>
          <w:rFonts w:ascii="Kaiti SC" w:eastAsia="Kaiti SC" w:hAnsi="Kaiti SC" w:cs="SimSun" w:hint="eastAsia"/>
        </w:rPr>
        <w:t>的论文也是他最广为引用的论文，至今任然是</w:t>
      </w:r>
      <w:r w:rsidR="00A764EB">
        <w:rPr>
          <w:rFonts w:ascii="Kaiti SC" w:eastAsia="Kaiti SC" w:hAnsi="Kaiti SC" w:cs="SimSun" w:hint="eastAsia"/>
        </w:rPr>
        <w:t>群体遗传学</w:t>
      </w:r>
      <w:r w:rsidR="006C723C" w:rsidRPr="006C723C">
        <w:rPr>
          <w:rFonts w:ascii="Kaiti SC" w:eastAsia="Kaiti SC" w:hAnsi="Kaiti SC" w:cs="SimSun" w:hint="eastAsia"/>
        </w:rPr>
        <w:t>研究的一个热点</w:t>
      </w:r>
      <w:r>
        <w:rPr>
          <w:rFonts w:ascii="Kaiti SC" w:eastAsia="Kaiti SC" w:hAnsi="Kaiti SC" w:cs="SimSun" w:hint="eastAsia"/>
        </w:rPr>
        <w:t>，成为研究群体结构方面有着不可替代的基础工具</w:t>
      </w:r>
      <w:r w:rsidR="006C723C" w:rsidRPr="006C723C">
        <w:rPr>
          <w:rFonts w:ascii="Kaiti SC" w:eastAsia="Kaiti SC" w:hAnsi="Kaiti SC" w:cs="SimSun" w:hint="eastAsia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lastRenderedPageBreak/>
        <w:t>Cockerham</w:t>
      </w:r>
      <w:r w:rsidRPr="006C723C">
        <w:rPr>
          <w:rFonts w:ascii="Kaiti SC" w:eastAsia="Kaiti SC" w:hAnsi="Kaiti SC" w:cs="SimSun" w:hint="eastAsia"/>
        </w:rPr>
        <w:t>古朴的研究方式和深邃认知导致他往往</w:t>
      </w:r>
      <w:r w:rsidR="009F7704">
        <w:rPr>
          <w:rFonts w:ascii="Kaiti SC" w:eastAsia="Kaiti SC" w:hAnsi="Kaiti SC" w:cs="SimSun" w:hint="eastAsia"/>
        </w:rPr>
        <w:t>并</w:t>
      </w:r>
      <w:r w:rsidRPr="006C723C">
        <w:rPr>
          <w:rFonts w:ascii="Kaiti SC" w:eastAsia="Kaiti SC" w:hAnsi="Kaiti SC" w:cs="SimSun" w:hint="eastAsia"/>
        </w:rPr>
        <w:t>不</w:t>
      </w:r>
      <w:r w:rsidR="009F7704">
        <w:rPr>
          <w:rFonts w:ascii="Kaiti SC" w:eastAsia="Kaiti SC" w:hAnsi="Kaiti SC" w:cs="SimSun" w:hint="eastAsia"/>
        </w:rPr>
        <w:t>十分</w:t>
      </w:r>
      <w:r w:rsidRPr="006C723C">
        <w:rPr>
          <w:rFonts w:ascii="Kaiti SC" w:eastAsia="Kaiti SC" w:hAnsi="Kaiti SC" w:cs="SimSun" w:hint="eastAsia"/>
        </w:rPr>
        <w:t>清楚其实学生并不具备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基本常识</w:t>
      </w:r>
      <w:r w:rsidRPr="006C723C">
        <w:rPr>
          <w:rFonts w:ascii="Kaiti SC" w:eastAsia="Kaiti SC" w:hAnsi="Kaiti SC" w:cs="Times New Roman"/>
        </w:rPr>
        <w:t>”</w:t>
      </w:r>
      <w:r w:rsidRPr="006C723C">
        <w:rPr>
          <w:rFonts w:ascii="Kaiti SC" w:eastAsia="Kaiti SC" w:hAnsi="Kaiti SC" w:cs="SimSun" w:hint="eastAsia"/>
        </w:rPr>
        <w:t>和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基本技能</w:t>
      </w:r>
      <w:r w:rsidRPr="006C723C">
        <w:rPr>
          <w:rFonts w:ascii="Kaiti SC" w:eastAsia="Kaiti SC" w:hAnsi="Kaiti SC" w:cs="Times New Roman"/>
        </w:rPr>
        <w:t>”</w:t>
      </w:r>
      <w:r w:rsidR="009F770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SimSun" w:hint="eastAsia"/>
        </w:rPr>
        <w:t>一般的授课、入门型的教科书编撰</w:t>
      </w:r>
      <w:r w:rsidR="00A764EB">
        <w:rPr>
          <w:rFonts w:ascii="Kaiti SC" w:eastAsia="Kaiti SC" w:hAnsi="Kaiti SC" w:cs="SimSun" w:hint="eastAsia"/>
        </w:rPr>
        <w:t>非其志趣</w:t>
      </w:r>
      <w:r w:rsidR="009F7704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SimSun" w:hint="eastAsia"/>
        </w:rPr>
        <w:t>他获得博士学位后曾在</w:t>
      </w:r>
      <w:r w:rsidR="009F7704">
        <w:rPr>
          <w:rFonts w:ascii="Kaiti SC" w:eastAsia="Kaiti SC" w:hAnsi="Kaiti SC" w:cs="SimSun" w:hint="eastAsia"/>
        </w:rPr>
        <w:t>Chap</w:t>
      </w:r>
      <w:r w:rsidR="00A764EB">
        <w:rPr>
          <w:rFonts w:ascii="Kaiti SC" w:eastAsia="Kaiti SC" w:hAnsi="Kaiti SC" w:cs="SimSun" w:hint="eastAsia"/>
        </w:rPr>
        <w:t>e</w:t>
      </w:r>
      <w:r w:rsidR="009F7704">
        <w:rPr>
          <w:rFonts w:ascii="Kaiti SC" w:eastAsia="Kaiti SC" w:hAnsi="Kaiti SC" w:cs="SimSun" w:hint="eastAsia"/>
        </w:rPr>
        <w:t>l</w:t>
      </w:r>
      <w:r w:rsidR="009F7704">
        <w:rPr>
          <w:rFonts w:ascii="Kaiti SC" w:eastAsia="Kaiti SC" w:hAnsi="Kaiti SC" w:cs="SimSun"/>
        </w:rPr>
        <w:t xml:space="preserve"> </w:t>
      </w:r>
      <w:r w:rsidR="009F7704">
        <w:rPr>
          <w:rFonts w:ascii="Kaiti SC" w:eastAsia="Kaiti SC" w:hAnsi="Kaiti SC" w:cs="SimSun" w:hint="eastAsia"/>
        </w:rPr>
        <w:t>Hill的</w:t>
      </w:r>
      <w:r w:rsidRPr="006C723C">
        <w:rPr>
          <w:rFonts w:ascii="Kaiti SC" w:eastAsia="Kaiti SC" w:hAnsi="Kaiti SC" w:cs="SimSun" w:hint="eastAsia"/>
        </w:rPr>
        <w:t>北卡大学教授医学生</w:t>
      </w:r>
      <w:r w:rsidR="00A764EB">
        <w:rPr>
          <w:rFonts w:ascii="Kaiti SC" w:eastAsia="Kaiti SC" w:hAnsi="Kaiti SC" w:cs="SimSun" w:hint="eastAsia"/>
        </w:rPr>
        <w:t>统计</w:t>
      </w:r>
      <w:r w:rsidRPr="006C723C">
        <w:rPr>
          <w:rFonts w:ascii="Kaiti SC" w:eastAsia="Kaiti SC" w:hAnsi="Kaiti SC" w:cs="SimSun" w:hint="eastAsia"/>
        </w:rPr>
        <w:t>课程，但一年后就</w:t>
      </w:r>
      <w:r w:rsidR="009F7704">
        <w:rPr>
          <w:rFonts w:ascii="Kaiti SC" w:eastAsia="Kaiti SC" w:hAnsi="Kaiti SC" w:cs="SimSun" w:hint="eastAsia"/>
        </w:rPr>
        <w:t>感到厌倦，</w:t>
      </w:r>
      <w:r w:rsidRPr="006C723C">
        <w:rPr>
          <w:rFonts w:ascii="Kaiti SC" w:eastAsia="Kaiti SC" w:hAnsi="Kaiti SC" w:cs="SimSun" w:hint="eastAsia"/>
        </w:rPr>
        <w:t>匆匆迁往北卡州立大学，热情高涨地投入到</w:t>
      </w:r>
      <w:r w:rsidRPr="006C723C">
        <w:rPr>
          <w:rFonts w:ascii="Kaiti SC" w:eastAsia="Kaiti SC" w:hAnsi="Kaiti SC" w:cs="Times New Roman"/>
        </w:rPr>
        <w:t>Cockstom</w:t>
      </w:r>
      <w:r w:rsidRPr="006C723C">
        <w:rPr>
          <w:rFonts w:ascii="Kaiti SC" w:eastAsia="Kaiti SC" w:hAnsi="Kaiti SC" w:cs="SimSun" w:hint="eastAsia"/>
        </w:rPr>
        <w:t>和</w:t>
      </w:r>
      <w:r w:rsidRPr="006C723C">
        <w:rPr>
          <w:rFonts w:ascii="Kaiti SC" w:eastAsia="Kaiti SC" w:hAnsi="Kaiti SC" w:cs="Times New Roman"/>
        </w:rPr>
        <w:t>Robinson</w:t>
      </w:r>
      <w:r w:rsidRPr="006C723C">
        <w:rPr>
          <w:rFonts w:ascii="Kaiti SC" w:eastAsia="Kaiti SC" w:hAnsi="Kaiti SC" w:cs="SimSun" w:hint="eastAsia"/>
        </w:rPr>
        <w:t>的双列杂交研究。虽不以授课著称，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突出的逻辑能力和学术鉴别力，使得他在面对更高级别成员的讨论班</w:t>
      </w:r>
      <w:r w:rsidR="009F7704">
        <w:rPr>
          <w:rFonts w:ascii="Kaiti SC" w:eastAsia="Kaiti SC" w:hAnsi="Kaiti SC" w:cs="SimSun" w:hint="eastAsia"/>
        </w:rPr>
        <w:t>中展现领导地位</w:t>
      </w:r>
      <w:r w:rsidRPr="006C723C">
        <w:rPr>
          <w:rFonts w:ascii="Kaiti SC" w:eastAsia="Kaiti SC" w:hAnsi="Kaiti SC" w:cs="SimSun" w:hint="eastAsia"/>
        </w:rPr>
        <w:t>。每月在他家中举办的讨论会在北卡的</w:t>
      </w:r>
      <w:r w:rsidRPr="006C723C">
        <w:rPr>
          <w:rFonts w:ascii="Kaiti SC" w:eastAsia="Kaiti SC" w:hAnsi="Kaiti SC" w:cs="Times New Roman"/>
        </w:rPr>
        <w:t>Research Triangle Park</w:t>
      </w:r>
      <w:r w:rsidRPr="006C723C">
        <w:rPr>
          <w:rFonts w:ascii="Kaiti SC" w:eastAsia="Kaiti SC" w:hAnsi="Kaiti SC" w:cs="SimSun" w:hint="eastAsia"/>
        </w:rPr>
        <w:t>地区有很强的辐射力</w:t>
      </w:r>
      <w:r w:rsidR="009F7704" w:rsidRPr="00A764EB">
        <w:rPr>
          <w:rStyle w:val="FootnoteReference"/>
        </w:rPr>
        <w:footnoteReference w:id="4"/>
      </w:r>
      <w:r w:rsidRPr="006C723C">
        <w:rPr>
          <w:rFonts w:ascii="Kaiti SC" w:eastAsia="Kaiti SC" w:hAnsi="Kaiti SC" w:cs="SimSun" w:hint="eastAsia"/>
        </w:rPr>
        <w:t>。纵其一生，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学生并不是特别多，但由于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坚实的工作基础具有发挥空间，为数不多的学生群体中却走出了几位有影响力的</w:t>
      </w:r>
      <w:r w:rsidR="009F7704">
        <w:rPr>
          <w:rFonts w:ascii="Kaiti SC" w:eastAsia="Kaiti SC" w:hAnsi="Kaiti SC" w:cs="SimSun" w:hint="eastAsia"/>
        </w:rPr>
        <w:t>人物</w:t>
      </w:r>
      <w:r w:rsidRPr="006C723C">
        <w:rPr>
          <w:rFonts w:ascii="Kaiti SC" w:eastAsia="Kaiti SC" w:hAnsi="Kaiti SC" w:cs="SimSun" w:hint="eastAsia"/>
        </w:rPr>
        <w:t>。他的博士生</w:t>
      </w:r>
      <w:r w:rsidRPr="006C723C">
        <w:rPr>
          <w:rFonts w:ascii="Kaiti SC" w:eastAsia="Kaiti SC" w:hAnsi="Kaiti SC" w:cs="Times New Roman"/>
        </w:rPr>
        <w:t>Bruce Weir</w:t>
      </w:r>
      <w:r w:rsidRPr="006C723C">
        <w:rPr>
          <w:rFonts w:ascii="Kaiti SC" w:eastAsia="Kaiti SC" w:hAnsi="Kaiti SC" w:cs="SimSun" w:hint="eastAsia"/>
        </w:rPr>
        <w:t>很大程度上继承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</w:t>
      </w:r>
      <w:r w:rsidR="00A764EB">
        <w:rPr>
          <w:rFonts w:ascii="Kaiti SC" w:eastAsia="Kaiti SC" w:hAnsi="Kaiti SC" w:cs="SimSun" w:hint="eastAsia"/>
        </w:rPr>
        <w:t>学术成果</w:t>
      </w:r>
      <w:r w:rsidRPr="006C723C">
        <w:rPr>
          <w:rFonts w:ascii="Kaiti SC" w:eastAsia="Kaiti SC" w:hAnsi="Kaiti SC" w:cs="SimSun" w:hint="eastAsia"/>
        </w:rPr>
        <w:t>，</w:t>
      </w:r>
      <w:r w:rsidR="00A764EB">
        <w:rPr>
          <w:rFonts w:ascii="Kaiti SC" w:eastAsia="Kaiti SC" w:hAnsi="Kaiti SC" w:cs="SimSun" w:hint="eastAsia"/>
        </w:rPr>
        <w:t>特别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DNA</w:t>
      </w:r>
      <w:r w:rsidRPr="006C723C">
        <w:rPr>
          <w:rFonts w:ascii="Kaiti SC" w:eastAsia="Kaiti SC" w:hAnsi="Kaiti SC" w:cs="SimSun" w:hint="eastAsia"/>
        </w:rPr>
        <w:t>鉴定的法医学领域享有盛名，曾深入介入</w:t>
      </w:r>
      <w:r w:rsidRPr="006C723C">
        <w:rPr>
          <w:rFonts w:ascii="Kaiti SC" w:eastAsia="Kaiti SC" w:hAnsi="Kaiti SC" w:cs="Times New Roman"/>
        </w:rPr>
        <w:t>90</w:t>
      </w:r>
      <w:r w:rsidRPr="006C723C">
        <w:rPr>
          <w:rFonts w:ascii="Kaiti SC" w:eastAsia="Kaiti SC" w:hAnsi="Kaiti SC" w:cs="SimSun" w:hint="eastAsia"/>
        </w:rPr>
        <w:t>年代轰动美国的辛普森案件审理。曾昭邦作为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博士后，且受其学风浸染，</w:t>
      </w:r>
      <w:r w:rsidRPr="006C723C">
        <w:rPr>
          <w:rFonts w:ascii="Kaiti SC" w:eastAsia="Kaiti SC" w:hAnsi="Kaiti SC" w:cs="Times New Roman"/>
        </w:rPr>
        <w:t>1993</w:t>
      </w:r>
      <w:r w:rsidRPr="006C723C">
        <w:rPr>
          <w:rFonts w:ascii="Kaiti SC" w:eastAsia="Kaiti SC" w:hAnsi="Kaiti SC" w:cs="SimSun" w:hint="eastAsia"/>
        </w:rPr>
        <w:t>年石破惊天地发现了</w:t>
      </w:r>
      <w:r w:rsidRPr="006C723C">
        <w:rPr>
          <w:rFonts w:ascii="Kaiti SC" w:eastAsia="Kaiti SC" w:hAnsi="Kaiti SC" w:cs="Times New Roman"/>
        </w:rPr>
        <w:t>QTL</w:t>
      </w:r>
      <w:r w:rsidRPr="006C723C">
        <w:rPr>
          <w:rFonts w:ascii="Kaiti SC" w:eastAsia="Kaiti SC" w:hAnsi="Kaiti SC" w:cs="SimSun" w:hint="eastAsia"/>
        </w:rPr>
        <w:t>精细定位的理论</w:t>
      </w:r>
      <w:r w:rsidR="009F7704">
        <w:rPr>
          <w:rFonts w:ascii="Kaiti SC" w:eastAsia="Kaiti SC" w:hAnsi="Kaiti SC" w:cs="SimSun" w:hint="eastAsia"/>
        </w:rPr>
        <w:t>也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推荐下发表于</w:t>
      </w:r>
      <w:r w:rsidRPr="006C723C">
        <w:rPr>
          <w:rFonts w:ascii="Kaiti SC" w:eastAsia="Kaiti SC" w:hAnsi="Kaiti SC" w:cs="Times New Roman"/>
        </w:rPr>
        <w:t>PNAS</w:t>
      </w:r>
      <w:r w:rsidRPr="006C723C">
        <w:rPr>
          <w:rFonts w:ascii="Kaiti SC" w:eastAsia="Kaiti SC" w:hAnsi="Kaiti SC" w:cs="SimSun" w:hint="eastAsia"/>
        </w:rPr>
        <w:t>，并</w:t>
      </w:r>
      <w:r w:rsidR="009F7704">
        <w:rPr>
          <w:rFonts w:ascii="Kaiti SC" w:eastAsia="Kaiti SC" w:hAnsi="Kaiti SC" w:cs="SimSun" w:hint="eastAsia"/>
        </w:rPr>
        <w:t>在此后发展</w:t>
      </w:r>
      <w:r w:rsidRPr="006C723C">
        <w:rPr>
          <w:rFonts w:ascii="Kaiti SC" w:eastAsia="Kaiti SC" w:hAnsi="Kaiti SC" w:cs="SimSun" w:hint="eastAsia"/>
        </w:rPr>
        <w:t>出了影响深远的复合区间作图法，延续了北卡州立大学在统计遗传学的领导地位。朱军虽然是</w:t>
      </w:r>
      <w:r w:rsidR="00A764EB">
        <w:rPr>
          <w:rFonts w:ascii="Kaiti SC" w:eastAsia="Kaiti SC" w:hAnsi="Kaiti SC" w:cs="SimSun" w:hint="eastAsia"/>
        </w:rPr>
        <w:t>跟随</w:t>
      </w:r>
      <w:r w:rsidRPr="006C723C">
        <w:rPr>
          <w:rFonts w:ascii="Kaiti SC" w:eastAsia="Kaiti SC" w:hAnsi="Kaiti SC" w:cs="Times New Roman"/>
        </w:rPr>
        <w:t>Bruce Weir</w:t>
      </w:r>
      <w:r w:rsidR="00A764EB">
        <w:rPr>
          <w:rFonts w:ascii="Kaiti SC" w:eastAsia="Kaiti SC" w:hAnsi="Kaiti SC" w:cs="SimSun" w:hint="eastAsia"/>
        </w:rPr>
        <w:t>攻读</w:t>
      </w:r>
      <w:r w:rsidRPr="006C723C">
        <w:rPr>
          <w:rFonts w:ascii="Kaiti SC" w:eastAsia="Kaiti SC" w:hAnsi="Kaiti SC" w:cs="SimSun" w:hint="eastAsia"/>
        </w:rPr>
        <w:t>博士</w:t>
      </w:r>
      <w:r w:rsidR="00A764EB">
        <w:rPr>
          <w:rFonts w:ascii="Kaiti SC" w:eastAsia="Kaiti SC" w:hAnsi="Kaiti SC" w:cs="SimSun" w:hint="eastAsia"/>
        </w:rPr>
        <w:t>学位</w:t>
      </w:r>
      <w:r w:rsidRPr="006C723C">
        <w:rPr>
          <w:rFonts w:ascii="Kaiti SC" w:eastAsia="Kaiti SC" w:hAnsi="Kaiti SC" w:cs="SimSun" w:hint="eastAsia"/>
        </w:rPr>
        <w:t>，但在北大州立大学期间深受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影响，</w:t>
      </w:r>
      <w:r w:rsidR="00B96324">
        <w:rPr>
          <w:rFonts w:ascii="Kaiti SC" w:eastAsia="Kaiti SC" w:hAnsi="Kaiti SC" w:cs="SimSun" w:hint="eastAsia"/>
        </w:rPr>
        <w:t>此后在</w:t>
      </w:r>
      <w:r w:rsidRPr="006C723C">
        <w:rPr>
          <w:rFonts w:ascii="Kaiti SC" w:eastAsia="Kaiti SC" w:hAnsi="Kaiti SC" w:cs="SimSun" w:hint="eastAsia"/>
        </w:rPr>
        <w:t>估算复杂性状上位性方面做了大量工作，并且将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北卡学派</w:t>
      </w:r>
      <w:r w:rsidRPr="006C723C">
        <w:rPr>
          <w:rFonts w:ascii="Kaiti SC" w:eastAsia="Kaiti SC" w:hAnsi="Kaiti SC" w:cs="Times New Roman"/>
        </w:rPr>
        <w:t>”</w:t>
      </w:r>
      <w:r w:rsidRPr="006C723C">
        <w:rPr>
          <w:rFonts w:ascii="Kaiti SC" w:eastAsia="Kaiti SC" w:hAnsi="Kaiti SC" w:cs="SimSun" w:hint="eastAsia"/>
        </w:rPr>
        <w:t>带到中国，开枝散叶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SimSun" w:hint="eastAsia"/>
        </w:rPr>
        <w:t>不向世俗妥协，也</w:t>
      </w:r>
      <w:r w:rsidR="00B96324">
        <w:rPr>
          <w:rFonts w:ascii="Kaiti SC" w:eastAsia="Kaiti SC" w:hAnsi="Kaiti SC" w:cs="SimSun" w:hint="eastAsia"/>
        </w:rPr>
        <w:t>不跟</w:t>
      </w:r>
      <w:r w:rsidRPr="006C723C">
        <w:rPr>
          <w:rFonts w:ascii="Kaiti SC" w:eastAsia="Kaiti SC" w:hAnsi="Kaiti SC" w:cs="SimSun" w:hint="eastAsia"/>
        </w:rPr>
        <w:t>门外汉宣讲自己的工作，只投入到自己选定的研究方向，正</w:t>
      </w:r>
      <w:r w:rsidR="00A764EB">
        <w:rPr>
          <w:rFonts w:ascii="Kaiti SC" w:eastAsia="Kaiti SC" w:hAnsi="Kaiti SC" w:cs="SimSun" w:hint="eastAsia"/>
        </w:rPr>
        <w:t>是</w:t>
      </w:r>
      <w:r w:rsidR="00B96324">
        <w:rPr>
          <w:rFonts w:ascii="Kaiti SC" w:eastAsia="Kaiti SC" w:hAnsi="Kaiti SC" w:cs="SimSun" w:hint="eastAsia"/>
        </w:rPr>
        <w:t>Cockerham</w:t>
      </w:r>
      <w:r w:rsidRPr="006C723C">
        <w:rPr>
          <w:rFonts w:ascii="Kaiti SC" w:eastAsia="Kaiti SC" w:hAnsi="Kaiti SC" w:cs="SimSun" w:hint="eastAsia"/>
        </w:rPr>
        <w:t>这种的</w:t>
      </w:r>
      <w:r w:rsidR="00B96324">
        <w:rPr>
          <w:rFonts w:ascii="Kaiti SC" w:eastAsia="Kaiti SC" w:hAnsi="Kaiti SC" w:cs="SimSun" w:hint="eastAsia"/>
        </w:rPr>
        <w:t>高度</w:t>
      </w:r>
      <w:r w:rsidRPr="006C723C">
        <w:rPr>
          <w:rFonts w:ascii="Kaiti SC" w:eastAsia="Kaiti SC" w:hAnsi="Kaiti SC" w:cs="SimSun" w:hint="eastAsia"/>
        </w:rPr>
        <w:t>专注，指导和引领了几代学人。纵观</w:t>
      </w:r>
      <w:r w:rsidRPr="006C723C">
        <w:rPr>
          <w:rFonts w:ascii="Kaiti SC" w:eastAsia="Kaiti SC" w:hAnsi="Kaiti SC" w:cs="Times New Roman"/>
        </w:rPr>
        <w:t>Cockerham</w:t>
      </w:r>
      <w:r w:rsidR="00B96324">
        <w:rPr>
          <w:rFonts w:ascii="Kaiti SC" w:eastAsia="Kaiti SC" w:hAnsi="Kaiti SC" w:cs="SimSun" w:hint="eastAsia"/>
        </w:rPr>
        <w:t>经历</w:t>
      </w:r>
      <w:r w:rsidRPr="006C723C">
        <w:rPr>
          <w:rFonts w:ascii="Kaiti SC" w:eastAsia="Kaiti SC" w:hAnsi="Kaiti SC" w:cs="SimSun" w:hint="eastAsia"/>
        </w:rPr>
        <w:t>，虽然离不开时代浪潮助力</w:t>
      </w:r>
      <w:r w:rsidR="00B96324">
        <w:rPr>
          <w:rFonts w:ascii="Kaiti SC" w:eastAsia="Kaiti SC" w:hAnsi="Kaiti SC" w:cs="SimSun" w:hint="eastAsia"/>
        </w:rPr>
        <w:t>，比如</w:t>
      </w:r>
      <w:r w:rsidRPr="006C723C">
        <w:rPr>
          <w:rFonts w:ascii="Kaiti SC" w:eastAsia="Kaiti SC" w:hAnsi="Kaiti SC" w:cs="SimSun" w:hint="eastAsia"/>
        </w:rPr>
        <w:t>二战之后各国对研究的重视，以及美国二战结束</w:t>
      </w:r>
      <w:r w:rsidR="00B96324">
        <w:rPr>
          <w:rFonts w:ascii="Kaiti SC" w:eastAsia="Kaiti SC" w:hAnsi="Kaiti SC" w:cs="SimSun" w:hint="eastAsia"/>
        </w:rPr>
        <w:t>迁徙</w:t>
      </w:r>
      <w:r w:rsidRPr="006C723C">
        <w:rPr>
          <w:rFonts w:ascii="Kaiti SC" w:eastAsia="Kaiti SC" w:hAnsi="Kaiti SC" w:cs="SimSun" w:hint="eastAsia"/>
        </w:rPr>
        <w:t>颁布的军人权利法案</w:t>
      </w:r>
      <w:r w:rsidRPr="006C723C">
        <w:rPr>
          <w:rFonts w:ascii="Kaiti SC" w:eastAsia="Kaiti SC" w:hAnsi="Kaiti SC" w:cs="Times New Roman"/>
        </w:rPr>
        <w:t>—GI Bill—</w:t>
      </w:r>
      <w:r w:rsidRPr="006C723C">
        <w:rPr>
          <w:rFonts w:ascii="Kaiti SC" w:eastAsia="Kaiti SC" w:hAnsi="Kaiti SC" w:cs="SimSun" w:hint="eastAsia"/>
        </w:rPr>
        <w:t>资助退伍军人回到校园深造</w:t>
      </w:r>
      <w:r w:rsidR="00B96324">
        <w:rPr>
          <w:rFonts w:ascii="Kaiti SC" w:eastAsia="Kaiti SC" w:hAnsi="Kaiti SC" w:cs="SimSun" w:hint="eastAsia"/>
        </w:rPr>
        <w:t>；</w:t>
      </w:r>
      <w:r w:rsidR="004128A3">
        <w:rPr>
          <w:rFonts w:ascii="Kaiti SC" w:eastAsia="Kaiti SC" w:hAnsi="Kaiti SC" w:cs="SimSun" w:hint="eastAsia"/>
        </w:rPr>
        <w:t>特殊的</w:t>
      </w:r>
      <w:r w:rsidRPr="006C723C">
        <w:rPr>
          <w:rFonts w:ascii="Kaiti SC" w:eastAsia="Kaiti SC" w:hAnsi="Kaiti SC" w:cs="SimSun" w:hint="eastAsia"/>
        </w:rPr>
        <w:t>个人</w:t>
      </w:r>
      <w:r w:rsidR="00B96324">
        <w:rPr>
          <w:rFonts w:ascii="Kaiti SC" w:eastAsia="Kaiti SC" w:hAnsi="Kaiti SC" w:cs="SimSun" w:hint="eastAsia"/>
        </w:rPr>
        <w:t>际</w:t>
      </w:r>
      <w:r w:rsidRPr="006C723C">
        <w:rPr>
          <w:rFonts w:ascii="Kaiti SC" w:eastAsia="Kaiti SC" w:hAnsi="Kaiti SC" w:cs="SimSun" w:hint="eastAsia"/>
        </w:rPr>
        <w:t>遇</w:t>
      </w:r>
      <w:r w:rsidR="00B9632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SimSun" w:hint="eastAsia"/>
        </w:rPr>
        <w:t>恰逢其时地参与到北卡州立与爱荷华州立</w:t>
      </w:r>
      <w:r w:rsidR="00B96324">
        <w:rPr>
          <w:rFonts w:ascii="Kaiti SC" w:eastAsia="Kaiti SC" w:hAnsi="Kaiti SC" w:cs="SimSun" w:hint="eastAsia"/>
        </w:rPr>
        <w:t>两大统计遗传</w:t>
      </w:r>
      <w:r w:rsidRPr="006C723C">
        <w:rPr>
          <w:rFonts w:ascii="Kaiti SC" w:eastAsia="Kaiti SC" w:hAnsi="Kaiti SC" w:cs="SimSun" w:hint="eastAsia"/>
        </w:rPr>
        <w:t>学派的蓬勃发展时期</w:t>
      </w:r>
      <w:r w:rsidR="00B96324">
        <w:rPr>
          <w:rFonts w:ascii="Kaiti SC" w:eastAsia="Kaiti SC" w:hAnsi="Kaiti SC" w:cs="SimSun" w:hint="eastAsia"/>
        </w:rPr>
        <w:t>；</w:t>
      </w:r>
      <w:r w:rsidRPr="006C723C">
        <w:rPr>
          <w:rFonts w:ascii="Kaiti SC" w:eastAsia="Kaiti SC" w:hAnsi="Kaiti SC" w:cs="SimSun" w:hint="eastAsia"/>
        </w:rPr>
        <w:t>长期稳定的基金资助</w:t>
      </w:r>
      <w:r w:rsidR="00B9632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Times New Roman"/>
        </w:rPr>
        <w:t>NIH</w:t>
      </w:r>
      <w:r w:rsidR="00B96324">
        <w:rPr>
          <w:rFonts w:ascii="Kaiti SC" w:eastAsia="Kaiti SC" w:hAnsi="Kaiti SC" w:cs="Times New Roman" w:hint="eastAsia"/>
        </w:rPr>
        <w:t>从1</w:t>
      </w:r>
      <w:r w:rsidR="00B96324">
        <w:rPr>
          <w:rFonts w:ascii="Kaiti SC" w:eastAsia="Kaiti SC" w:hAnsi="Kaiti SC" w:cs="Times New Roman"/>
        </w:rPr>
        <w:t>963</w:t>
      </w:r>
      <w:r w:rsidR="00B96324">
        <w:rPr>
          <w:rFonts w:ascii="Kaiti SC" w:eastAsia="Kaiti SC" w:hAnsi="Kaiti SC" w:cs="Times New Roman" w:hint="eastAsia"/>
        </w:rPr>
        <w:t>起直至其退休的长期</w:t>
      </w:r>
      <w:r w:rsidRPr="006C723C">
        <w:rPr>
          <w:rFonts w:ascii="Kaiti SC" w:eastAsia="Kaiti SC" w:hAnsi="Kaiti SC" w:cs="SimSun" w:hint="eastAsia"/>
        </w:rPr>
        <w:t>研究的资助。但</w:t>
      </w:r>
      <w:r w:rsidR="004128A3">
        <w:rPr>
          <w:rFonts w:ascii="Kaiti SC" w:eastAsia="Kaiti SC" w:hAnsi="Kaiti SC" w:cs="SimSun" w:hint="eastAsia"/>
        </w:rPr>
        <w:t>最</w:t>
      </w:r>
      <w:r w:rsidRPr="006C723C">
        <w:rPr>
          <w:rFonts w:ascii="Kaiti SC" w:eastAsia="Kaiti SC" w:hAnsi="Kaiti SC" w:cs="SimSun" w:hint="eastAsia"/>
        </w:rPr>
        <w:t>主要</w:t>
      </w:r>
      <w:r w:rsidR="004128A3">
        <w:rPr>
          <w:rFonts w:ascii="Kaiti SC" w:eastAsia="Kaiti SC" w:hAnsi="Kaiti SC" w:cs="SimSun" w:hint="eastAsia"/>
        </w:rPr>
        <w:t>还</w:t>
      </w:r>
      <w:r w:rsidRPr="006C723C">
        <w:rPr>
          <w:rFonts w:ascii="Kaiti SC" w:eastAsia="Kaiti SC" w:hAnsi="Kaiti SC" w:cs="SimSun" w:hint="eastAsia"/>
        </w:rPr>
        <w:t>是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本人刚毅的性格和不懈的学术探索，在研究方向上几乎破釜沉舟的一往无前</w:t>
      </w:r>
      <w:r w:rsidR="004128A3">
        <w:rPr>
          <w:rFonts w:ascii="Kaiti SC" w:eastAsia="Kaiti SC" w:hAnsi="Kaiti SC" w:cs="SimSun" w:hint="eastAsia"/>
        </w:rPr>
        <w:t>精神</w:t>
      </w:r>
      <w:r w:rsidRPr="006C723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Times New Roman"/>
        </w:rPr>
        <w:t>Cockerham</w:t>
      </w:r>
      <w:r w:rsidR="00B96324">
        <w:rPr>
          <w:rFonts w:ascii="Kaiti SC" w:eastAsia="Kaiti SC" w:hAnsi="Kaiti SC" w:cs="Times New Roman" w:hint="eastAsia"/>
        </w:rPr>
        <w:t>的研究</w:t>
      </w:r>
      <w:r w:rsidRPr="006C723C">
        <w:rPr>
          <w:rFonts w:ascii="Kaiti SC" w:eastAsia="Kaiti SC" w:hAnsi="Kaiti SC" w:cs="SimSun" w:hint="eastAsia"/>
        </w:rPr>
        <w:t>朴拙而极少技巧，其并无所谓大猜想</w:t>
      </w:r>
      <w:r w:rsidR="00B96324">
        <w:rPr>
          <w:rFonts w:ascii="Kaiti SC" w:eastAsia="Kaiti SC" w:hAnsi="Kaiti SC" w:cs="SimSun" w:hint="eastAsia"/>
        </w:rPr>
        <w:t>、</w:t>
      </w:r>
      <w:r w:rsidRPr="006C723C">
        <w:rPr>
          <w:rFonts w:ascii="Kaiti SC" w:eastAsia="Kaiti SC" w:hAnsi="Kaiti SC" w:cs="SimSun" w:hint="eastAsia"/>
        </w:rPr>
        <w:t>大理论式样的</w:t>
      </w:r>
      <w:r w:rsidR="00B96324">
        <w:rPr>
          <w:rFonts w:ascii="Kaiti SC" w:eastAsia="Kaiti SC" w:hAnsi="Kaiti SC" w:cs="SimSun" w:hint="eastAsia"/>
        </w:rPr>
        <w:t>虚张声势</w:t>
      </w:r>
      <w:r w:rsidRPr="006C723C">
        <w:rPr>
          <w:rFonts w:ascii="Kaiti SC" w:eastAsia="Kaiti SC" w:hAnsi="Kaiti SC" w:cs="SimSun" w:hint="eastAsia"/>
        </w:rPr>
        <w:t>，而是从近乎佶屈聱牙的研究方式下催生了宝石般</w:t>
      </w:r>
      <w:r w:rsidR="00B96324" w:rsidRPr="006C723C">
        <w:rPr>
          <w:rFonts w:ascii="Kaiti SC" w:eastAsia="Kaiti SC" w:hAnsi="Kaiti SC" w:cs="SimSun" w:hint="eastAsia"/>
        </w:rPr>
        <w:t>坚硬</w:t>
      </w:r>
      <w:r w:rsidR="00B96324">
        <w:rPr>
          <w:rFonts w:ascii="Kaiti SC" w:eastAsia="Kaiti SC" w:hAnsi="Kaiti SC" w:cs="SimSun" w:hint="eastAsia"/>
        </w:rPr>
        <w:t>而</w:t>
      </w:r>
      <w:r w:rsidR="004128A3">
        <w:rPr>
          <w:rFonts w:ascii="Kaiti SC" w:eastAsia="Kaiti SC" w:hAnsi="Kaiti SC" w:cs="SimSun" w:hint="eastAsia"/>
        </w:rPr>
        <w:t>剔透</w:t>
      </w:r>
      <w:r w:rsidR="00B96324">
        <w:rPr>
          <w:rFonts w:ascii="Kaiti SC" w:eastAsia="Kaiti SC" w:hAnsi="Kaiti SC" w:cs="SimSun" w:hint="eastAsia"/>
        </w:rPr>
        <w:t>的解析结果</w:t>
      </w:r>
      <w:r w:rsidRPr="006C723C">
        <w:rPr>
          <w:rFonts w:ascii="Kaiti SC" w:eastAsia="Kaiti SC" w:hAnsi="Kaiti SC" w:cs="SimSun" w:hint="eastAsia"/>
        </w:rPr>
        <w:t>，却</w:t>
      </w:r>
      <w:r w:rsidR="00B96324">
        <w:rPr>
          <w:rFonts w:ascii="Kaiti SC" w:eastAsia="Kaiti SC" w:hAnsi="Kaiti SC" w:cs="SimSun" w:hint="eastAsia"/>
        </w:rPr>
        <w:t>又</w:t>
      </w:r>
      <w:r w:rsidRPr="006C723C">
        <w:rPr>
          <w:rFonts w:ascii="Kaiti SC" w:eastAsia="Kaiti SC" w:hAnsi="Kaiti SC" w:cs="SimSun" w:hint="eastAsia"/>
        </w:rPr>
        <w:t>最适合</w:t>
      </w:r>
      <w:r w:rsidR="00B96324">
        <w:rPr>
          <w:rFonts w:ascii="Kaiti SC" w:eastAsia="Kaiti SC" w:hAnsi="Kaiti SC" w:cs="SimSun" w:hint="eastAsia"/>
        </w:rPr>
        <w:t>当</w:t>
      </w:r>
      <w:r w:rsidRPr="006C723C">
        <w:rPr>
          <w:rFonts w:ascii="Kaiti SC" w:eastAsia="Kaiti SC" w:hAnsi="Kaiti SC" w:cs="SimSun" w:hint="eastAsia"/>
        </w:rPr>
        <w:t>世数字化技术和高通量生物学技术下的演绎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t>1974</w:t>
      </w:r>
      <w:r w:rsidRPr="006C723C">
        <w:rPr>
          <w:rFonts w:ascii="Kaiti SC" w:eastAsia="Kaiti SC" w:hAnsi="Kaiti SC" w:cs="SimSun" w:hint="eastAsia"/>
        </w:rPr>
        <w:t>年</w:t>
      </w:r>
      <w:r w:rsidR="004128A3"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被选为美国科学院院士，表彰其个人</w:t>
      </w:r>
      <w:r w:rsidR="00B96324">
        <w:rPr>
          <w:rFonts w:ascii="Kaiti SC" w:eastAsia="Kaiti SC" w:hAnsi="Kaiti SC" w:cs="SimSun" w:hint="eastAsia"/>
        </w:rPr>
        <w:t>在统计遗传学方面的</w:t>
      </w:r>
      <w:r w:rsidRPr="006C723C">
        <w:rPr>
          <w:rFonts w:ascii="Kaiti SC" w:eastAsia="Kaiti SC" w:hAnsi="Kaiti SC" w:cs="SimSun" w:hint="eastAsia"/>
        </w:rPr>
        <w:t>成就。</w:t>
      </w:r>
      <w:r w:rsidRPr="006C723C">
        <w:rPr>
          <w:rFonts w:ascii="Kaiti SC" w:eastAsia="Kaiti SC" w:hAnsi="Kaiti SC" w:cs="Times New Roman"/>
        </w:rPr>
        <w:t>1986</w:t>
      </w:r>
      <w:r w:rsidRPr="006C723C">
        <w:rPr>
          <w:rFonts w:ascii="Kaiti SC" w:eastAsia="Kaiti SC" w:hAnsi="Kaiti SC" w:cs="SimSun" w:hint="eastAsia"/>
        </w:rPr>
        <w:t>年，在</w:t>
      </w:r>
      <w:r w:rsidR="004128A3">
        <w:rPr>
          <w:rFonts w:ascii="Kaiti SC" w:eastAsia="Kaiti SC" w:hAnsi="Kaiti SC" w:cs="SimSun" w:hint="eastAsia"/>
        </w:rPr>
        <w:t>其</w:t>
      </w:r>
      <w:r w:rsidRPr="006C723C">
        <w:rPr>
          <w:rFonts w:ascii="Kaiti SC" w:eastAsia="Kaiti SC" w:hAnsi="Kaiti SC" w:cs="Times New Roman"/>
        </w:rPr>
        <w:t>65</w:t>
      </w:r>
      <w:r w:rsidRPr="006C723C">
        <w:rPr>
          <w:rFonts w:ascii="Kaiti SC" w:eastAsia="Kaiti SC" w:hAnsi="Kaiti SC" w:cs="SimSun" w:hint="eastAsia"/>
        </w:rPr>
        <w:t>岁之际，北卡州立大学召开的第二届数量遗传学国际大会，是学界同仁为对其贡献的</w:t>
      </w:r>
      <w:r w:rsidR="004128A3">
        <w:rPr>
          <w:rFonts w:ascii="Kaiti SC" w:eastAsia="Kaiti SC" w:hAnsi="Kaiti SC" w:cs="SimSun" w:hint="eastAsia"/>
        </w:rPr>
        <w:t>集体</w:t>
      </w:r>
      <w:r w:rsidR="00B96324">
        <w:rPr>
          <w:rFonts w:ascii="Kaiti SC" w:eastAsia="Kaiti SC" w:hAnsi="Kaiti SC" w:cs="SimSun" w:hint="eastAsia"/>
        </w:rPr>
        <w:t>致敬</w:t>
      </w:r>
      <w:r w:rsidRPr="006C723C">
        <w:rPr>
          <w:rFonts w:ascii="Kaiti SC" w:eastAsia="Kaiti SC" w:hAnsi="Kaiti SC" w:cs="SimSun" w:hint="eastAsia"/>
        </w:rPr>
        <w:t>。多年高强度的脑力工作</w:t>
      </w:r>
      <w:r w:rsidR="00B96324">
        <w:rPr>
          <w:rFonts w:ascii="Kaiti SC" w:eastAsia="Kaiti SC" w:hAnsi="Kaiti SC" w:cs="SimSun" w:hint="eastAsia"/>
        </w:rPr>
        <w:t>且</w:t>
      </w:r>
      <w:r w:rsidRPr="006C723C">
        <w:rPr>
          <w:rFonts w:ascii="Kaiti SC" w:eastAsia="Kaiti SC" w:hAnsi="Kaiti SC" w:cs="SimSun" w:hint="eastAsia"/>
        </w:rPr>
        <w:t>大量抽烟，</w:t>
      </w:r>
      <w:r w:rsidR="00383079">
        <w:rPr>
          <w:rFonts w:ascii="Kaiti SC" w:eastAsia="Kaiti SC" w:hAnsi="Kaiti SC" w:cs="SimSun" w:hint="eastAsia"/>
        </w:rPr>
        <w:t>Cockerham</w:t>
      </w:r>
      <w:r w:rsidRPr="006C723C">
        <w:rPr>
          <w:rFonts w:ascii="Kaiti SC" w:eastAsia="Kaiti SC" w:hAnsi="Kaiti SC" w:cs="SimSun" w:hint="eastAsia"/>
        </w:rPr>
        <w:t>晚年</w:t>
      </w:r>
      <w:r w:rsidR="00383079">
        <w:rPr>
          <w:rFonts w:ascii="Kaiti SC" w:eastAsia="Kaiti SC" w:hAnsi="Kaiti SC" w:cs="SimSun" w:hint="eastAsia"/>
        </w:rPr>
        <w:t>诸</w:t>
      </w:r>
      <w:r w:rsidR="00B96324">
        <w:rPr>
          <w:rFonts w:ascii="Kaiti SC" w:eastAsia="Kaiti SC" w:hAnsi="Kaiti SC" w:cs="SimSun" w:hint="eastAsia"/>
        </w:rPr>
        <w:t>疾缠身</w:t>
      </w:r>
      <w:r w:rsidRPr="006C723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Times New Roman"/>
        </w:rPr>
        <w:t>1996</w:t>
      </w:r>
      <w:r w:rsidRPr="006C723C">
        <w:rPr>
          <w:rFonts w:ascii="Kaiti SC" w:eastAsia="Kaiti SC" w:hAnsi="Kaiti SC" w:cs="SimSun" w:hint="eastAsia"/>
        </w:rPr>
        <w:t>年，</w:t>
      </w:r>
      <w:r w:rsidRPr="006C723C">
        <w:rPr>
          <w:rFonts w:ascii="Kaiti SC" w:eastAsia="Kaiti SC" w:hAnsi="Kaiti SC" w:cs="Times New Roman"/>
        </w:rPr>
        <w:t>75</w:t>
      </w:r>
      <w:r w:rsidRPr="006C723C">
        <w:rPr>
          <w:rFonts w:ascii="Kaiti SC" w:eastAsia="Kaiti SC" w:hAnsi="Kaiti SC" w:cs="SimSun" w:hint="eastAsia"/>
        </w:rPr>
        <w:t>岁的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Raleigh</w:t>
      </w:r>
      <w:r w:rsidR="00B96324">
        <w:rPr>
          <w:rFonts w:ascii="Kaiti SC" w:eastAsia="Kaiti SC" w:hAnsi="Kaiti SC" w:cs="SimSun" w:hint="eastAsia"/>
        </w:rPr>
        <w:t>辞</w:t>
      </w:r>
      <w:r w:rsidRPr="006C723C">
        <w:rPr>
          <w:rFonts w:ascii="Kaiti SC" w:eastAsia="Kaiti SC" w:hAnsi="Kaiti SC" w:cs="SimSun" w:hint="eastAsia"/>
        </w:rPr>
        <w:t>世</w:t>
      </w:r>
      <w:r w:rsidRPr="006C723C">
        <w:rPr>
          <w:rFonts w:ascii="Kaiti SC" w:eastAsia="Kaiti SC" w:hAnsi="Kaiti SC" w:cs="SimSun"/>
        </w:rPr>
        <w:t>。</w:t>
      </w:r>
    </w:p>
    <w:p w:rsidR="006C723C" w:rsidRDefault="006C723C">
      <w:pPr>
        <w:rPr>
          <w:rFonts w:ascii="Kaiti SC" w:eastAsia="Kaiti SC" w:hAnsi="Kaiti SC"/>
        </w:rPr>
      </w:pPr>
    </w:p>
    <w:p w:rsidR="009F7704" w:rsidRDefault="009F7704">
      <w:pPr>
        <w:rPr>
          <w:rFonts w:ascii="Kaiti SC" w:eastAsia="Kaiti SC" w:hAnsi="Kaiti SC"/>
          <w:lang w:val="en-AU"/>
        </w:rPr>
      </w:pPr>
      <w:r>
        <w:rPr>
          <w:rFonts w:ascii="Kaiti SC" w:eastAsia="Kaiti SC" w:hAnsi="Kaiti SC" w:hint="eastAsia"/>
          <w:lang w:val="en-AU"/>
        </w:rPr>
        <w:t>参考文献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>
        <w:rPr>
          <w:rFonts w:ascii="Kaiti SC" w:eastAsia="Kaiti SC" w:hAnsi="Kaiti SC"/>
          <w:lang w:val="en-AU"/>
        </w:rPr>
        <w:fldChar w:fldCharType="begin" w:fldLock="1"/>
      </w:r>
      <w:r>
        <w:rPr>
          <w:rFonts w:ascii="Kaiti SC" w:eastAsia="Kaiti SC" w:hAnsi="Kaiti SC"/>
          <w:lang w:val="en-AU"/>
        </w:rPr>
        <w:instrText xml:space="preserve">ADDIN Mendeley Bibliography CSL_BIBLIOGRAPHY </w:instrText>
      </w:r>
      <w:r>
        <w:rPr>
          <w:rFonts w:ascii="Kaiti SC" w:eastAsia="Kaiti SC" w:hAnsi="Kaiti SC"/>
          <w:lang w:val="en-AU"/>
        </w:rPr>
        <w:fldChar w:fldCharType="separate"/>
      </w:r>
      <w:r w:rsidRPr="009F7704">
        <w:rPr>
          <w:rFonts w:ascii="Kaiti SC" w:eastAsia="Kaiti SC" w:hAnsi="Kaiti SC" w:cs="Times New Roman"/>
          <w:noProof/>
          <w:lang w:val="en-US"/>
        </w:rPr>
        <w:t xml:space="preserve">Cockerham C. C., 1954 An extension of the concept of partitioning of hereditary variance for analysis of covariances among relatives when epistasis is present. Genetics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39</w:t>
      </w:r>
      <w:r w:rsidRPr="009F7704">
        <w:rPr>
          <w:rFonts w:ascii="Kaiti SC" w:eastAsia="Kaiti SC" w:hAnsi="Kaiti SC" w:cs="Times New Roman"/>
          <w:noProof/>
          <w:lang w:val="en-US"/>
        </w:rPr>
        <w:t>: 859–882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 w:rsidRPr="009F7704">
        <w:rPr>
          <w:rFonts w:ascii="Kaiti SC" w:eastAsia="Kaiti SC" w:hAnsi="Kaiti SC" w:cs="Times New Roman"/>
          <w:noProof/>
          <w:lang w:val="en-US"/>
        </w:rPr>
        <w:t xml:space="preserve">Cockerham C. C., 1967 Group inbreeding and coancestry. Genetics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56</w:t>
      </w:r>
      <w:r w:rsidRPr="009F7704">
        <w:rPr>
          <w:rFonts w:ascii="Kaiti SC" w:eastAsia="Kaiti SC" w:hAnsi="Kaiti SC" w:cs="Times New Roman"/>
          <w:noProof/>
          <w:lang w:val="en-US"/>
        </w:rPr>
        <w:t>: 89–104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 w:rsidRPr="009F7704">
        <w:rPr>
          <w:rFonts w:ascii="Kaiti SC" w:eastAsia="Kaiti SC" w:hAnsi="Kaiti SC" w:cs="Times New Roman"/>
          <w:noProof/>
          <w:lang w:val="en-US"/>
        </w:rPr>
        <w:lastRenderedPageBreak/>
        <w:t xml:space="preserve">Kempthorne O., 1954 The correlation between relatives in a random mating population. Proc. R. Soc. London. Ser. B, Biol. Sci.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143</w:t>
      </w:r>
      <w:r w:rsidRPr="009F7704">
        <w:rPr>
          <w:rFonts w:ascii="Kaiti SC" w:eastAsia="Kaiti SC" w:hAnsi="Kaiti SC" w:cs="Times New Roman"/>
          <w:noProof/>
          <w:lang w:val="en-US"/>
        </w:rPr>
        <w:t>: 102–13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/>
          <w:noProof/>
        </w:rPr>
      </w:pPr>
      <w:r w:rsidRPr="009F7704">
        <w:rPr>
          <w:rFonts w:ascii="Kaiti SC" w:eastAsia="Kaiti SC" w:hAnsi="Kaiti SC" w:cs="Times New Roman"/>
          <w:noProof/>
          <w:lang w:val="en-US"/>
        </w:rPr>
        <w:t xml:space="preserve">Weir B. S., Cockerham C. C., 1984 Estimating F-statistics for the analysis of population structure. Evolution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38</w:t>
      </w:r>
      <w:r w:rsidRPr="009F7704">
        <w:rPr>
          <w:rFonts w:ascii="Kaiti SC" w:eastAsia="Kaiti SC" w:hAnsi="Kaiti SC" w:cs="Times New Roman"/>
          <w:noProof/>
          <w:lang w:val="en-US"/>
        </w:rPr>
        <w:t>: 1358–1370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/>
          <w:lang w:val="en-AU"/>
        </w:rPr>
      </w:pPr>
      <w:r>
        <w:rPr>
          <w:rFonts w:ascii="Kaiti SC" w:eastAsia="Kaiti SC" w:hAnsi="Kaiti SC"/>
          <w:lang w:val="en-AU"/>
        </w:rPr>
        <w:fldChar w:fldCharType="end"/>
      </w:r>
    </w:p>
    <w:sectPr w:rsidR="009F7704" w:rsidRPr="009F7704" w:rsidSect="006C723C">
      <w:pgSz w:w="11900" w:h="16840"/>
      <w:pgMar w:top="720" w:right="720" w:bottom="720" w:left="72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E4609" w:rsidRDefault="00AE4609" w:rsidP="006C723C">
      <w:r>
        <w:separator/>
      </w:r>
    </w:p>
  </w:endnote>
  <w:endnote w:type="continuationSeparator" w:id="0">
    <w:p w:rsidR="00AE4609" w:rsidRDefault="00AE4609" w:rsidP="006C72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Kaiti SC">
    <w:panose1 w:val="02010600040101010101"/>
    <w:charset w:val="86"/>
    <w:family w:val="auto"/>
    <w:pitch w:val="variable"/>
    <w:sig w:usb0="80000287" w:usb1="280F3C52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E4609" w:rsidRDefault="00AE4609" w:rsidP="006C723C">
      <w:r>
        <w:separator/>
      </w:r>
    </w:p>
  </w:footnote>
  <w:footnote w:type="continuationSeparator" w:id="0">
    <w:p w:rsidR="00AE4609" w:rsidRDefault="00AE4609" w:rsidP="006C723C">
      <w:r>
        <w:continuationSeparator/>
      </w:r>
    </w:p>
  </w:footnote>
  <w:footnote w:id="1">
    <w:p w:rsidR="006C723C" w:rsidRDefault="006C723C">
      <w:pPr>
        <w:pStyle w:val="FootnoteText"/>
      </w:pPr>
      <w:r w:rsidRPr="00A764EB">
        <w:rPr>
          <w:rStyle w:val="FootnoteReference"/>
        </w:rPr>
        <w:footnoteRef/>
      </w:r>
      <w:r>
        <w:t xml:space="preserve"> </w:t>
      </w:r>
      <w:r>
        <w:rPr>
          <w:rFonts w:ascii="Kaiti SC" w:eastAsia="Kaiti SC" w:hAnsi="Kaiti SC" w:cs="SimSun" w:hint="eastAsia"/>
        </w:rPr>
        <w:t>目前在Raleigh的North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arolina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State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University在</w:t>
      </w:r>
      <w:r w:rsidRPr="006C723C">
        <w:rPr>
          <w:rFonts w:ascii="Kaiti SC" w:eastAsia="Kaiti SC" w:hAnsi="Kaiti SC" w:cs="Times New Roman"/>
        </w:rPr>
        <w:t>1965</w:t>
      </w:r>
      <w:r w:rsidRPr="006C723C">
        <w:rPr>
          <w:rFonts w:ascii="Kaiti SC" w:eastAsia="Kaiti SC" w:hAnsi="Kaiti SC" w:cs="SimSun" w:hint="eastAsia"/>
        </w:rPr>
        <w:t>年正式定名为</w:t>
      </w:r>
      <w:r w:rsidRPr="006C723C">
        <w:rPr>
          <w:rFonts w:ascii="Kaiti SC" w:eastAsia="Kaiti SC" w:hAnsi="Kaiti SC" w:cs="Times New Roman"/>
        </w:rPr>
        <w:t>North Carolina State College at Raleigh</w:t>
      </w:r>
      <w:r w:rsidRPr="006C723C">
        <w:rPr>
          <w:rFonts w:ascii="Kaiti SC" w:eastAsia="Kaiti SC" w:hAnsi="Kaiti SC" w:cs="SimSun" w:hint="eastAsia"/>
        </w:rPr>
        <w:t>，但官方文档也一般采用</w:t>
      </w:r>
      <w:r w:rsidRPr="006C723C">
        <w:rPr>
          <w:rFonts w:ascii="Kaiti SC" w:eastAsia="Kaiti SC" w:hAnsi="Kaiti SC" w:cs="Times New Roman"/>
        </w:rPr>
        <w:t>North Carolina State University</w:t>
      </w:r>
      <w:r>
        <w:rPr>
          <w:rFonts w:ascii="Kaiti SC" w:eastAsia="Kaiti SC" w:hAnsi="Kaiti SC" w:cs="SimSun" w:hint="eastAsia"/>
        </w:rPr>
        <w:t>。其前身是North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arolina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State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ollege，</w:t>
      </w:r>
      <w:r w:rsidR="007F482B">
        <w:rPr>
          <w:rFonts w:ascii="Kaiti SC" w:eastAsia="Kaiti SC" w:hAnsi="Kaiti SC" w:cs="SimSun" w:hint="eastAsia"/>
        </w:rPr>
        <w:t>注重工程与农业方面研究。</w:t>
      </w:r>
      <w:r w:rsidRPr="006C723C">
        <w:rPr>
          <w:rFonts w:ascii="Kaiti SC" w:eastAsia="Kaiti SC" w:hAnsi="Kaiti SC" w:cs="SimSun" w:hint="eastAsia"/>
        </w:rPr>
        <w:t>美国的州立大学</w:t>
      </w:r>
      <w:r w:rsidR="007F482B">
        <w:rPr>
          <w:rFonts w:ascii="Kaiti SC" w:eastAsia="Kaiti SC" w:hAnsi="Kaiti SC" w:cs="SimSun" w:hint="eastAsia"/>
        </w:rPr>
        <w:t>在Morrill法案下，能够获得州政府赠与的大量土地（类似中国古代“学田”制度），这些土地也可用于农业研究，所以传统上美国农业强校往往都集中在州立大学系统内。</w:t>
      </w:r>
    </w:p>
  </w:footnote>
  <w:footnote w:id="2">
    <w:p w:rsidR="007F482B" w:rsidRDefault="007F482B">
      <w:pPr>
        <w:pStyle w:val="FootnoteText"/>
      </w:pPr>
      <w:r w:rsidRPr="00A764EB"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Times New Roman"/>
        </w:rPr>
        <w:t>1959</w:t>
      </w:r>
      <w:r w:rsidRPr="006C723C">
        <w:rPr>
          <w:rFonts w:ascii="Kaiti SC" w:eastAsia="Kaiti SC" w:hAnsi="Kaiti SC" w:cs="SimSun" w:hint="eastAsia"/>
        </w:rPr>
        <w:t>年改名</w:t>
      </w:r>
      <w:r w:rsidRPr="006C723C">
        <w:rPr>
          <w:rFonts w:ascii="Kaiti SC" w:eastAsia="Kaiti SC" w:hAnsi="Kaiti SC" w:cs="Times New Roman"/>
        </w:rPr>
        <w:t>Iowa State University</w:t>
      </w:r>
      <w:r w:rsidR="001D1D6C">
        <w:rPr>
          <w:rFonts w:ascii="Kaiti SC" w:eastAsia="Kaiti SC" w:hAnsi="Kaiti SC" w:cs="Times New Roman" w:hint="eastAsia"/>
        </w:rPr>
        <w:t>，是统计遗传中心之一，且在农业方面有很强实力</w:t>
      </w:r>
      <w:r w:rsidR="001D1D6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Times New Roman"/>
        </w:rPr>
        <w:t>1951</w:t>
      </w:r>
      <w:r w:rsidRPr="006C723C">
        <w:rPr>
          <w:rFonts w:ascii="Kaiti SC" w:eastAsia="Kaiti SC" w:hAnsi="Kaiti SC" w:cs="SimSun" w:hint="eastAsia"/>
        </w:rPr>
        <w:t>年，李登辉也在</w:t>
      </w:r>
      <w:r w:rsidR="001D1D6C">
        <w:rPr>
          <w:rFonts w:ascii="Kaiti SC" w:eastAsia="Kaiti SC" w:hAnsi="Kaiti SC" w:cs="SimSun" w:hint="eastAsia"/>
        </w:rPr>
        <w:t>Ames研</w:t>
      </w:r>
      <w:r w:rsidRPr="006C723C">
        <w:rPr>
          <w:rFonts w:ascii="Kaiti SC" w:eastAsia="Kaiti SC" w:hAnsi="Kaiti SC" w:cs="SimSun" w:hint="eastAsia"/>
        </w:rPr>
        <w:t>读农业经济学</w:t>
      </w:r>
      <w:r w:rsidR="001D1D6C">
        <w:rPr>
          <w:rFonts w:ascii="Kaiti SC" w:eastAsia="Kaiti SC" w:hAnsi="Kaiti SC" w:cs="SimSun" w:hint="eastAsia"/>
        </w:rPr>
        <w:t>。</w:t>
      </w:r>
    </w:p>
  </w:footnote>
  <w:footnote w:id="3">
    <w:p w:rsidR="009F7704" w:rsidRDefault="009F7704">
      <w:pPr>
        <w:pStyle w:val="FootnoteText"/>
      </w:pPr>
      <w:r w:rsidRPr="00A764EB"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SimSun" w:hint="eastAsia"/>
        </w:rPr>
        <w:t>目前群体遗传学最强大的框架</w:t>
      </w:r>
      <w:r w:rsidRPr="006C723C">
        <w:rPr>
          <w:rFonts w:ascii="Kaiti SC" w:eastAsia="Kaiti SC" w:hAnsi="Kaiti SC" w:cs="Times New Roman"/>
        </w:rPr>
        <w:t>Coalesent</w:t>
      </w:r>
      <w:r w:rsidRPr="006C723C">
        <w:rPr>
          <w:rFonts w:ascii="Kaiti SC" w:eastAsia="Kaiti SC" w:hAnsi="Kaiti SC" w:cs="SimSun" w:hint="eastAsia"/>
        </w:rPr>
        <w:t>理论是</w:t>
      </w:r>
      <w:r w:rsidRPr="006C723C">
        <w:rPr>
          <w:rFonts w:ascii="Kaiti SC" w:eastAsia="Kaiti SC" w:hAnsi="Kaiti SC" w:cs="Times New Roman"/>
        </w:rPr>
        <w:t>IBD</w:t>
      </w:r>
      <w:r w:rsidRPr="006C723C">
        <w:rPr>
          <w:rFonts w:ascii="Kaiti SC" w:eastAsia="Kaiti SC" w:hAnsi="Kaiti SC" w:cs="SimSun" w:hint="eastAsia"/>
        </w:rPr>
        <w:t>技术的加强</w:t>
      </w:r>
      <w:r>
        <w:rPr>
          <w:rFonts w:ascii="Kaiti SC" w:eastAsia="Kaiti SC" w:hAnsi="Kaiti SC" w:cs="SimSun" w:hint="eastAsia"/>
        </w:rPr>
        <w:t>版。</w:t>
      </w:r>
    </w:p>
  </w:footnote>
  <w:footnote w:id="4">
    <w:p w:rsidR="009F7704" w:rsidRDefault="009F7704">
      <w:pPr>
        <w:pStyle w:val="FootnoteText"/>
      </w:pPr>
      <w:r w:rsidRPr="00A764EB"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SimSun" w:hint="eastAsia"/>
        </w:rPr>
        <w:t>由位于</w:t>
      </w:r>
      <w:r w:rsidRPr="006C723C">
        <w:rPr>
          <w:rFonts w:ascii="Kaiti SC" w:eastAsia="Kaiti SC" w:hAnsi="Kaiti SC" w:cs="Times New Roman"/>
        </w:rPr>
        <w:t>Raleigh</w:t>
      </w:r>
      <w:r w:rsidRPr="006C723C">
        <w:rPr>
          <w:rFonts w:ascii="Kaiti SC" w:eastAsia="Kaiti SC" w:hAnsi="Kaiti SC" w:cs="SimSun" w:hint="eastAsia"/>
        </w:rPr>
        <w:t>的北卡州立大学、</w:t>
      </w:r>
      <w:r w:rsidRPr="006C723C">
        <w:rPr>
          <w:rFonts w:ascii="Kaiti SC" w:eastAsia="Kaiti SC" w:hAnsi="Kaiti SC" w:cs="Times New Roman"/>
        </w:rPr>
        <w:t>Durham</w:t>
      </w:r>
      <w:r w:rsidRPr="006C723C">
        <w:rPr>
          <w:rFonts w:ascii="Kaiti SC" w:eastAsia="Kaiti SC" w:hAnsi="Kaiti SC" w:cs="SimSun" w:hint="eastAsia"/>
        </w:rPr>
        <w:t>的杜克大学、</w:t>
      </w:r>
      <w:r w:rsidRPr="006C723C">
        <w:rPr>
          <w:rFonts w:ascii="Kaiti SC" w:eastAsia="Kaiti SC" w:hAnsi="Kaiti SC" w:cs="Times New Roman"/>
        </w:rPr>
        <w:t>Chapel Hill</w:t>
      </w:r>
      <w:r w:rsidRPr="006C723C">
        <w:rPr>
          <w:rFonts w:ascii="Kaiti SC" w:eastAsia="Kaiti SC" w:hAnsi="Kaiti SC" w:cs="SimSun" w:hint="eastAsia"/>
        </w:rPr>
        <w:t>的北卡大学构成的高科技研究区域</w:t>
      </w:r>
      <w:r>
        <w:rPr>
          <w:rFonts w:ascii="Kaiti SC" w:eastAsia="Kaiti SC" w:hAnsi="Kaiti SC" w:cs="SimSun" w:hint="eastAsia"/>
        </w:rPr>
        <w:t>。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723C"/>
    <w:rsid w:val="001D1D6C"/>
    <w:rsid w:val="00383079"/>
    <w:rsid w:val="004128A3"/>
    <w:rsid w:val="0049190B"/>
    <w:rsid w:val="006C723C"/>
    <w:rsid w:val="007F482B"/>
    <w:rsid w:val="008D0DEB"/>
    <w:rsid w:val="009F7704"/>
    <w:rsid w:val="00A764EB"/>
    <w:rsid w:val="00AE4609"/>
    <w:rsid w:val="00B963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BE3CED"/>
  <w15:chartTrackingRefBased/>
  <w15:docId w15:val="{AFFB721B-0187-9049-9BC7-ECCAB8B7C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C723C"/>
  </w:style>
  <w:style w:type="paragraph" w:styleId="FootnoteText">
    <w:name w:val="footnote text"/>
    <w:basedOn w:val="Normal"/>
    <w:link w:val="FootnoteTextChar"/>
    <w:uiPriority w:val="99"/>
    <w:semiHidden/>
    <w:unhideWhenUsed/>
    <w:rsid w:val="006C723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C723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C723C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A764E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800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82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4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9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24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98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385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13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07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14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42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06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71A5FD4-CC0E-1940-BA1E-76891EECB3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3</Pages>
  <Words>2618</Words>
  <Characters>3849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bo Chen</dc:creator>
  <cp:keywords/>
  <dc:description/>
  <cp:lastModifiedBy>Guobo Chen</cp:lastModifiedBy>
  <cp:revision>2</cp:revision>
  <dcterms:created xsi:type="dcterms:W3CDTF">2020-03-28T09:52:00Z</dcterms:created>
  <dcterms:modified xsi:type="dcterms:W3CDTF">2020-03-28T14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bioinformatics</vt:lpwstr>
  </property>
  <property fmtid="{D5CDD505-2E9C-101B-9397-08002B2CF9AE}" pid="7" name="Mendeley Recent Style Name 2_1">
    <vt:lpwstr>Bioinformatics</vt:lpwstr>
  </property>
  <property fmtid="{D5CDD505-2E9C-101B-9397-08002B2CF9AE}" pid="8" name="Mendeley Recent Style Id 3_1">
    <vt:lpwstr>http://www.zotero.org/styles/european-journal-of-human-genetics</vt:lpwstr>
  </property>
  <property fmtid="{D5CDD505-2E9C-101B-9397-08002B2CF9AE}" pid="9" name="Mendeley Recent Style Name 3_1">
    <vt:lpwstr>European Journal of Human Genetics</vt:lpwstr>
  </property>
  <property fmtid="{D5CDD505-2E9C-101B-9397-08002B2CF9AE}" pid="10" name="Mendeley Recent Style Id 4_1">
    <vt:lpwstr>http://www.zotero.org/styles/g3</vt:lpwstr>
  </property>
  <property fmtid="{D5CDD505-2E9C-101B-9397-08002B2CF9AE}" pid="11" name="Mendeley Recent Style Name 4_1">
    <vt:lpwstr>G3: Genes, Genomes, Genetics</vt:lpwstr>
  </property>
  <property fmtid="{D5CDD505-2E9C-101B-9397-08002B2CF9AE}" pid="12" name="Mendeley Recent Style Id 5_1">
    <vt:lpwstr>http://www.zotero.org/styles/genetics</vt:lpwstr>
  </property>
  <property fmtid="{D5CDD505-2E9C-101B-9397-08002B2CF9AE}" pid="13" name="Mendeley Recent Style Name 5_1">
    <vt:lpwstr>Genetics</vt:lpwstr>
  </property>
  <property fmtid="{D5CDD505-2E9C-101B-9397-08002B2CF9AE}" pid="14" name="Mendeley Recent Style Id 6_1">
    <vt:lpwstr>http://www.zotero.org/styles/genome-research</vt:lpwstr>
  </property>
  <property fmtid="{D5CDD505-2E9C-101B-9397-08002B2CF9AE}" pid="15" name="Mendeley Recent Style Name 6_1">
    <vt:lpwstr>Genome Research</vt:lpwstr>
  </property>
  <property fmtid="{D5CDD505-2E9C-101B-9397-08002B2CF9AE}" pid="16" name="Mendeley Recent Style Id 7_1">
    <vt:lpwstr>http://www.zotero.org/styles/heredity</vt:lpwstr>
  </property>
  <property fmtid="{D5CDD505-2E9C-101B-9397-08002B2CF9AE}" pid="17" name="Mendeley Recent Style Name 7_1">
    <vt:lpwstr>Heredity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7ba9dd-5cbb-3a62-8b9b-474aa0cfbc1c</vt:lpwstr>
  </property>
  <property fmtid="{D5CDD505-2E9C-101B-9397-08002B2CF9AE}" pid="24" name="Mendeley Citation Style_1">
    <vt:lpwstr>http://www.zotero.org/styles/genetics</vt:lpwstr>
  </property>
</Properties>
</file>